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BE49FA" w14:textId="77777777" w:rsidR="00EA02D7" w:rsidRPr="00EA02D7" w:rsidRDefault="00EA02D7" w:rsidP="00EA02D7">
      <w:pPr>
        <w:spacing w:after="0" w:line="360" w:lineRule="auto"/>
        <w:jc w:val="center"/>
        <w:rPr>
          <w:rFonts w:ascii="Times New Roman" w:hAnsi="Times New Roman" w:cs="Times New Roman"/>
          <w:b/>
          <w:bCs/>
          <w:i/>
          <w:iCs/>
          <w:sz w:val="24"/>
          <w:szCs w:val="24"/>
          <w:u w:val="single"/>
        </w:rPr>
      </w:pPr>
      <w:bookmarkStart w:id="0" w:name="_Hlk219933331"/>
      <w:r w:rsidRPr="00EA02D7">
        <w:rPr>
          <w:rFonts w:ascii="Times New Roman" w:hAnsi="Times New Roman" w:cs="Times New Roman"/>
          <w:b/>
          <w:bCs/>
          <w:i/>
          <w:iCs/>
          <w:sz w:val="24"/>
          <w:szCs w:val="24"/>
          <w:u w:val="single"/>
        </w:rPr>
        <w:t>Original Research Article</w:t>
      </w:r>
    </w:p>
    <w:p w14:paraId="04E544FD" w14:textId="4A8408F6" w:rsidR="00C77264" w:rsidRDefault="00A37709">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otential of Fermented Fruit Peels for the Production of Industrially Important Enzymes</w:t>
      </w:r>
    </w:p>
    <w:bookmarkEnd w:id="0"/>
    <w:p w14:paraId="3A420BC7" w14:textId="77777777" w:rsidR="00A37709" w:rsidRDefault="00A37709">
      <w:pPr>
        <w:spacing w:after="0" w:line="360" w:lineRule="auto"/>
        <w:jc w:val="center"/>
        <w:rPr>
          <w:rFonts w:ascii="Times New Roman" w:hAnsi="Times New Roman" w:cs="Times New Roman"/>
          <w:b/>
          <w:sz w:val="24"/>
          <w:szCs w:val="24"/>
        </w:rPr>
      </w:pPr>
    </w:p>
    <w:p w14:paraId="32D84AB8" w14:textId="520980C8" w:rsidR="000616C2" w:rsidRDefault="000616C2">
      <w:pPr>
        <w:spacing w:after="0" w:line="360" w:lineRule="auto"/>
        <w:jc w:val="center"/>
        <w:rPr>
          <w:rFonts w:ascii="Times New Roman" w:hAnsi="Times New Roman" w:cs="Times New Roman"/>
          <w:sz w:val="24"/>
          <w:szCs w:val="24"/>
        </w:rPr>
      </w:pPr>
    </w:p>
    <w:p w14:paraId="519E5531" w14:textId="77777777" w:rsidR="00277A3A" w:rsidRPr="00956ED8" w:rsidRDefault="00277A3A">
      <w:pPr>
        <w:spacing w:after="0" w:line="360" w:lineRule="auto"/>
        <w:jc w:val="center"/>
        <w:rPr>
          <w:rFonts w:ascii="Times New Roman" w:hAnsi="Times New Roman" w:cs="Times New Roman"/>
          <w:sz w:val="24"/>
          <w:szCs w:val="24"/>
        </w:rPr>
      </w:pPr>
    </w:p>
    <w:p w14:paraId="25EC5B63" w14:textId="35151D6D" w:rsidR="00A474B8" w:rsidRDefault="00D0701E">
      <w:pPr>
        <w:spacing w:after="0" w:line="360" w:lineRule="auto"/>
        <w:jc w:val="both"/>
        <w:rPr>
          <w:rStyle w:val="Strong"/>
          <w:rFonts w:ascii="Times New Roman" w:hAnsi="Times New Roman" w:cs="Times New Roman"/>
          <w:sz w:val="24"/>
          <w:szCs w:val="24"/>
        </w:rPr>
      </w:pPr>
      <w:r>
        <w:rPr>
          <w:rStyle w:val="Strong"/>
          <w:rFonts w:ascii="Times New Roman" w:hAnsi="Times New Roman" w:cs="Times New Roman"/>
          <w:sz w:val="24"/>
          <w:szCs w:val="24"/>
        </w:rPr>
        <w:t>ABSTRACT</w:t>
      </w:r>
    </w:p>
    <w:p w14:paraId="66FE1373" w14:textId="77777777" w:rsidR="00D0701E" w:rsidRDefault="00D0701E" w:rsidP="00C96AD0">
      <w:pPr>
        <w:pStyle w:val="NormalWeb"/>
        <w:spacing w:after="0"/>
        <w:jc w:val="both"/>
      </w:pPr>
      <w:r w:rsidRPr="00D0701E">
        <w:rPr>
          <w:b/>
          <w:bCs/>
        </w:rPr>
        <w:t>Background:</w:t>
      </w:r>
      <w:r>
        <w:t xml:space="preserve"> </w:t>
      </w:r>
      <w:r w:rsidR="00B6483C">
        <w:t>Fruit peel</w:t>
      </w:r>
      <w:r w:rsidR="00793379">
        <w:t xml:space="preserve"> waste constitutes a significant proportion in organic waste generated daily in our communities. Processing this waste into value-added products hold the potential to mitigate the environmental waste challenge. </w:t>
      </w:r>
    </w:p>
    <w:p w14:paraId="3D21B301" w14:textId="77777777" w:rsidR="00D0701E" w:rsidRDefault="00D0701E" w:rsidP="00C96AD0">
      <w:pPr>
        <w:pStyle w:val="NormalWeb"/>
        <w:spacing w:after="0"/>
        <w:jc w:val="both"/>
      </w:pPr>
      <w:r w:rsidRPr="00D0701E">
        <w:rPr>
          <w:b/>
          <w:bCs/>
        </w:rPr>
        <w:t>Objective:</w:t>
      </w:r>
      <w:r>
        <w:t xml:space="preserve"> </w:t>
      </w:r>
      <w:r w:rsidR="00793379">
        <w:t xml:space="preserve">This study aimed to evaluate the potential of fermenting fruit peels for </w:t>
      </w:r>
      <w:r>
        <w:t xml:space="preserve">the </w:t>
      </w:r>
      <w:r w:rsidR="00793379">
        <w:t xml:space="preserve">production of industrial enzymes, focusing specifically on amylase, cellulase, pectinase, protease, and lipase. </w:t>
      </w:r>
    </w:p>
    <w:p w14:paraId="5D480C66" w14:textId="13665F68" w:rsidR="00D0701E" w:rsidRDefault="00D0701E" w:rsidP="00C96AD0">
      <w:pPr>
        <w:pStyle w:val="NormalWeb"/>
        <w:spacing w:after="0"/>
        <w:jc w:val="both"/>
      </w:pPr>
      <w:r w:rsidRPr="00D0701E">
        <w:rPr>
          <w:b/>
          <w:bCs/>
        </w:rPr>
        <w:t>Methods:</w:t>
      </w:r>
      <w:r>
        <w:t xml:space="preserve"> </w:t>
      </w:r>
      <w:r w:rsidR="00793379">
        <w:t>The fruit peels used include banana, papaya, and mango</w:t>
      </w:r>
      <w:r>
        <w:t xml:space="preserve"> </w:t>
      </w:r>
      <w:r w:rsidR="00B6483C">
        <w:t>individually and in combination</w:t>
      </w:r>
      <w:r>
        <w:t>.</w:t>
      </w:r>
      <w:r w:rsidR="00B6483C">
        <w:t xml:space="preserve"> </w:t>
      </w:r>
      <w:r>
        <w:t>The peels were subjected to a</w:t>
      </w:r>
      <w:r w:rsidR="00B6483C">
        <w:t xml:space="preserve"> 90-day</w:t>
      </w:r>
      <w:r>
        <w:t>s</w:t>
      </w:r>
      <w:r w:rsidR="00B6483C">
        <w:t xml:space="preserve"> natural fermentation </w:t>
      </w:r>
      <w:r>
        <w:t xml:space="preserve">in a mixture </w:t>
      </w:r>
      <w:r w:rsidR="00B6483C">
        <w:t xml:space="preserve">with brown sugar and water. The fermented solutions were </w:t>
      </w:r>
      <w:r>
        <w:t>characteriz</w:t>
      </w:r>
      <w:r w:rsidR="00B6483C">
        <w:t xml:space="preserve">ed </w:t>
      </w:r>
      <w:r>
        <w:t>on the basis o</w:t>
      </w:r>
      <w:r w:rsidR="00B6483C">
        <w:t xml:space="preserve">f </w:t>
      </w:r>
      <w:r>
        <w:t xml:space="preserve">color appearance, aroma, </w:t>
      </w:r>
      <w:r w:rsidR="00B6483C">
        <w:t xml:space="preserve">pH, </w:t>
      </w:r>
      <w:r>
        <w:t xml:space="preserve">and </w:t>
      </w:r>
      <w:r w:rsidR="00B6483C">
        <w:t>biocatalytic</w:t>
      </w:r>
      <w:r>
        <w:t xml:space="preserve"> attributes</w:t>
      </w:r>
      <w:r w:rsidR="00B6483C">
        <w:t>.</w:t>
      </w:r>
    </w:p>
    <w:p w14:paraId="6C51B277" w14:textId="5B94493D" w:rsidR="00CD2DD1" w:rsidRDefault="00D0701E" w:rsidP="00C96AD0">
      <w:pPr>
        <w:pStyle w:val="NormalWeb"/>
        <w:spacing w:after="0"/>
        <w:jc w:val="both"/>
      </w:pPr>
      <w:r w:rsidRPr="00D0701E">
        <w:rPr>
          <w:b/>
          <w:bCs/>
        </w:rPr>
        <w:t>Results:</w:t>
      </w:r>
      <w:r>
        <w:t xml:space="preserve"> The color of the fermented solutions was ranges from yellowish-brown </w:t>
      </w:r>
      <w:r w:rsidR="00CD2DD1">
        <w:t xml:space="preserve">to dark brown </w:t>
      </w:r>
      <w:r>
        <w:t xml:space="preserve">after </w:t>
      </w:r>
      <w:r w:rsidR="00CD2DD1">
        <w:t xml:space="preserve">90 days </w:t>
      </w:r>
      <w:r>
        <w:t xml:space="preserve">fermentation. The </w:t>
      </w:r>
      <w:r w:rsidR="00CD2DD1">
        <w:t>smell was fresh/</w:t>
      </w:r>
      <w:r>
        <w:t>sour and fresh</w:t>
      </w:r>
      <w:r w:rsidR="00CD2DD1">
        <w:t xml:space="preserve">, and all samples exhibited acidic pH between 2.7–3.4. biocatalytic </w:t>
      </w:r>
      <w:r>
        <w:t>assay</w:t>
      </w:r>
      <w:r w:rsidR="00CD2DD1">
        <w:t>s</w:t>
      </w:r>
      <w:r>
        <w:t xml:space="preserve"> </w:t>
      </w:r>
      <w:r w:rsidR="00CD2DD1">
        <w:t xml:space="preserve">indicated that all the </w:t>
      </w:r>
      <w:r>
        <w:t>s</w:t>
      </w:r>
      <w:r w:rsidR="00CD2DD1">
        <w:t>olutions</w:t>
      </w:r>
      <w:r>
        <w:t xml:space="preserve"> </w:t>
      </w:r>
      <w:r w:rsidR="00CD2DD1">
        <w:t>possessed amylase, cellulase, pectinase,</w:t>
      </w:r>
      <w:r>
        <w:t xml:space="preserve"> protease, and lipase</w:t>
      </w:r>
      <w:r w:rsidR="00CD2DD1">
        <w:t xml:space="preserve"> activities</w:t>
      </w:r>
      <w:r>
        <w:t>.</w:t>
      </w:r>
    </w:p>
    <w:p w14:paraId="327F2E9A" w14:textId="4D77538C" w:rsidR="00C96AD0" w:rsidRDefault="00CD2DD1" w:rsidP="00C96AD0">
      <w:pPr>
        <w:pStyle w:val="NormalWeb"/>
        <w:spacing w:after="0"/>
        <w:jc w:val="both"/>
      </w:pPr>
      <w:r w:rsidRPr="00CD2DD1">
        <w:rPr>
          <w:b/>
          <w:bCs/>
        </w:rPr>
        <w:t>Conclusion:</w:t>
      </w:r>
      <w:r>
        <w:t xml:space="preserve"> </w:t>
      </w:r>
      <w:r w:rsidR="00D0701E">
        <w:t>The</w:t>
      </w:r>
      <w:r>
        <w:t xml:space="preserve"> </w:t>
      </w:r>
      <w:r w:rsidR="00D0701E">
        <w:t xml:space="preserve">results </w:t>
      </w:r>
      <w:r>
        <w:t>reveal</w:t>
      </w:r>
      <w:r w:rsidR="00D0701E">
        <w:t xml:space="preserve">ed that </w:t>
      </w:r>
      <w:r>
        <w:t xml:space="preserve">fruit peels </w:t>
      </w:r>
      <w:r w:rsidR="00D0701E">
        <w:t xml:space="preserve">fermentation </w:t>
      </w:r>
      <w:r w:rsidR="00C96AD0">
        <w:t>is a valuable process for r</w:t>
      </w:r>
      <w:r w:rsidR="00D0701E">
        <w:t>e</w:t>
      </w:r>
      <w:r w:rsidR="00C96AD0">
        <w:t>purposing</w:t>
      </w:r>
      <w:r w:rsidR="00D0701E">
        <w:t xml:space="preserve"> </w:t>
      </w:r>
      <w:r w:rsidR="00C96AD0">
        <w:t>organic</w:t>
      </w:r>
      <w:r>
        <w:t xml:space="preserve"> </w:t>
      </w:r>
      <w:r w:rsidR="00D0701E">
        <w:t xml:space="preserve">waste </w:t>
      </w:r>
      <w:r w:rsidR="00C96AD0">
        <w:t>such as fruit peels in to value added products. Through this, a vast amount of multi-enzyme can be obtained within a short period of time. This holds a promising potential as cost effective, environmentally friendly, and sustainable process in various industries including food, animal feed supplements, juice/pulp clarity, textiles, detergents, paper, and leather among others.</w:t>
      </w:r>
    </w:p>
    <w:p w14:paraId="375EDFE5" w14:textId="16C3822C" w:rsidR="00A474B8" w:rsidRDefault="00B6483C">
      <w:pPr>
        <w:pStyle w:val="NormalWeb"/>
        <w:spacing w:before="0" w:beforeAutospacing="0" w:after="0" w:afterAutospacing="0" w:line="360" w:lineRule="auto"/>
        <w:jc w:val="both"/>
      </w:pPr>
      <w:r>
        <w:rPr>
          <w:rStyle w:val="Strong"/>
        </w:rPr>
        <w:t>Keywords:</w:t>
      </w:r>
      <w:r>
        <w:t xml:space="preserve"> Fruit peels; Fermentation; </w:t>
      </w:r>
      <w:r w:rsidR="00DE2C2C">
        <w:t>Industrial enzymes</w:t>
      </w:r>
      <w:r>
        <w:t>; Biocatalytic; Fermented solutions</w:t>
      </w:r>
      <w:r w:rsidR="00DE2C2C">
        <w:t>.</w:t>
      </w:r>
    </w:p>
    <w:p w14:paraId="4DC015C1" w14:textId="77777777" w:rsidR="00A474B8" w:rsidRDefault="00A474B8">
      <w:pPr>
        <w:spacing w:after="0" w:line="360" w:lineRule="auto"/>
        <w:jc w:val="both"/>
        <w:rPr>
          <w:rStyle w:val="Strong"/>
          <w:rFonts w:ascii="Times New Roman" w:hAnsi="Times New Roman" w:cs="Times New Roman"/>
          <w:sz w:val="24"/>
          <w:szCs w:val="24"/>
        </w:rPr>
      </w:pPr>
    </w:p>
    <w:p w14:paraId="11352A38" w14:textId="77777777" w:rsidR="00754F12" w:rsidRDefault="00754F12">
      <w:pPr>
        <w:spacing w:after="0" w:line="360" w:lineRule="auto"/>
        <w:jc w:val="both"/>
        <w:rPr>
          <w:rStyle w:val="Strong"/>
          <w:rFonts w:ascii="Times New Roman" w:hAnsi="Times New Roman" w:cs="Times New Roman"/>
          <w:sz w:val="24"/>
          <w:szCs w:val="24"/>
        </w:rPr>
      </w:pPr>
    </w:p>
    <w:p w14:paraId="2CAAAEC5" w14:textId="77777777" w:rsidR="00754F12" w:rsidRDefault="00754F12">
      <w:pPr>
        <w:spacing w:after="0" w:line="360" w:lineRule="auto"/>
        <w:jc w:val="both"/>
        <w:rPr>
          <w:rStyle w:val="Strong"/>
          <w:rFonts w:ascii="Times New Roman" w:hAnsi="Times New Roman" w:cs="Times New Roman"/>
          <w:sz w:val="24"/>
          <w:szCs w:val="24"/>
        </w:rPr>
      </w:pPr>
    </w:p>
    <w:p w14:paraId="5D0F647A" w14:textId="77777777" w:rsidR="00A474B8" w:rsidRPr="00822B65" w:rsidRDefault="00B6483C">
      <w:pPr>
        <w:pStyle w:val="NormalWeb"/>
        <w:spacing w:before="0" w:beforeAutospacing="0" w:after="0" w:afterAutospacing="0" w:line="360" w:lineRule="auto"/>
        <w:jc w:val="both"/>
        <w:rPr>
          <w:rStyle w:val="Strong"/>
          <w:sz w:val="28"/>
          <w:szCs w:val="28"/>
        </w:rPr>
      </w:pPr>
      <w:r w:rsidRPr="00822B65">
        <w:rPr>
          <w:rStyle w:val="Strong"/>
          <w:sz w:val="28"/>
          <w:szCs w:val="28"/>
        </w:rPr>
        <w:t>Introduction</w:t>
      </w:r>
    </w:p>
    <w:p w14:paraId="07924A30" w14:textId="77777777" w:rsidR="00DC0103" w:rsidRDefault="00B6483C" w:rsidP="00DC0103">
      <w:pPr>
        <w:pStyle w:val="NormalWeb"/>
        <w:spacing w:after="0" w:line="360" w:lineRule="auto"/>
        <w:jc w:val="both"/>
      </w:pPr>
      <w:r>
        <w:t xml:space="preserve">Fruit peels constitute a substantial portion of food processing waste, often discarded despite being valuable sources of phytochemicals such as phenolics, flavonoids, carotenoids and organic </w:t>
      </w:r>
      <w:r>
        <w:lastRenderedPageBreak/>
        <w:t>acids</w:t>
      </w:r>
      <w:r w:rsidR="00E87DE9">
        <w:t xml:space="preserve"> </w:t>
      </w:r>
      <w:r w:rsidR="00117BFF">
        <w:fldChar w:fldCharType="begin"/>
      </w:r>
      <w:r w:rsidR="00117BFF">
        <w:instrText xml:space="preserve"> ADDIN ZOTERO_ITEM CSL_CITATION {"citationID":"vejpff50","properties":{"formattedCitation":"[1]","plainCitation":"[1]","noteIndex":0},"citationItems":[{"id":233,"uris":["http://zotero.org/users/17167358/items/IJUFT3VJ"],"itemData":{"id":233,"type":"article-journal","abstract":"Citrus fruits are widely consumed worldwide; however, one of their primary uses is juice production, resulting in over 40 million tons of agro-industrial waste. Citrus peel is the main agro-industrial by-product in citrus production. In recent years, secondary metabolites of interest, mainly polyphenols such as hesperidin, have been identified in citrus peels. Currently, green alternatives like natural deep eutectic solvents (NADES) based on choline chloride and glucose (Glu), combined with ultrasound-assisted extraction, are studied to obtain polyphenol-rich extracts with potential health applications. This study aims to evaluate the effect of: (1) molar ratios (MR) of 1:0.5, 1:1 or 1:2 mol/mol of choline chloride (ChCl):glucose (Glu); (2) the percentage of added water (WA: 50, 60 or 70%) to NADES; and (3) different citrus peels of Citrus aurantium (bitter orange), Citrus sinensis (sweet orange), and Citrus limon (lemon) used for extraction, on polyphenol profiles, total polyphenol content (TPC), and antioxidant capacity (Ax) of the extracts. The extracts were analyzed using ultra-performance liquid chromatography (UPLC) and evaluated using the Folin–Ciocalteu method for TPC and DPPH assay for quantifying AC. A factorial experimental design 33 was implemented. The extract obtained with an MR of 1:1 (ChCl:Glu) from Citrus aurantium peel exhibited the highest concentration of hesperidin (2003.37 ± 10.91 mg/100 g dry mass), whereas an MR of 1:2 (ChCl:Glu) exhibited the highest concentration of neohesperidin (1045.94 ± 1.27 mg/100 g dry mass), both using 60% WA. This extract also showed the highest antioxidant capacity, achieving 100% inhibition. On the other hand, the highest concentration of total phenolic content (TPC) (96.23 ± 0.83 mg GAE/100 g dry mass) was obtained using C. aurantium peel with an MR of 1:0.5 (ChCl:Glu) and 60% WA. The extracts also presented high concentrations of rutin and catechin. These findings highlight the potential of revalorizing citrus peels, particularly Citrus aurantium, and their extracts obtained with NADES for possible health applications.","container-title":"Processes","DOI":"10.3390/pr12102072","ISSN":"2227-9717","issue":"10","language":"en","license":"http://creativecommons.org/licenses/by/3.0/","note":"publisher: Multidisciplinary Digital Publishing Institute","page":"2072","source":"www.mdpi.com","title":"Evaluation of Polyphenol Profile from Citrus Peel Obtained by Natural Deep Eutectic Solvent/Ultrasound Extraction","volume":"12","author":[{"family":"Ramírez-Sucre","given":"Manuel Octavio"},{"family":"Avilés-Betanzos","given":"Kevin Alejandro"},{"family":"López-Martínez","given":"Anahí"},{"family":"Rodríguez-Buenfil","given":"Ingrid Mayanin"}],"issued":{"date-parts":[["2024",10]]}}}],"schema":"https://github.com/citation-style-language/schema/raw/master/csl-citation.json"} </w:instrText>
      </w:r>
      <w:r w:rsidR="00117BFF">
        <w:fldChar w:fldCharType="separate"/>
      </w:r>
      <w:r w:rsidR="00117BFF" w:rsidRPr="00117BFF">
        <w:t>[1]</w:t>
      </w:r>
      <w:r w:rsidR="00117BFF">
        <w:fldChar w:fldCharType="end"/>
      </w:r>
      <w:r>
        <w:t>. Inappropriate disposal of these residues not only leads to resource mismanagement but also contributes to greenhouse gas emissions and landfill accumulation, which remain pressing global concerns. Converting such waste streams into value-added products aligns with the principles of the circular economy, where agricultural byproducts are reintegrated into productive use through sustainable biotechnological processes.</w:t>
      </w:r>
      <w:r w:rsidR="000616C2">
        <w:t xml:space="preserve"> </w:t>
      </w:r>
      <w:r>
        <w:t xml:space="preserve">Among the available strategies, fermentation has emerged as an efficient and eco-friendly method for valorizing fruit peel waste. Fermentation of peels produces </w:t>
      </w:r>
      <w:r w:rsidR="00117BFF">
        <w:t xml:space="preserve">solutions usually regarded as </w:t>
      </w:r>
      <w:r>
        <w:t>eco-enzymes</w:t>
      </w:r>
      <w:r w:rsidR="00117BFF">
        <w:t xml:space="preserve"> or garbage enzymes</w:t>
      </w:r>
      <w:r>
        <w:t>,</w:t>
      </w:r>
      <w:r w:rsidR="00117BFF">
        <w:t xml:space="preserve"> which are</w:t>
      </w:r>
      <w:r>
        <w:t xml:space="preserve"> naturally enriched with organic acids, phenolics and other metabolites</w:t>
      </w:r>
      <w:r w:rsidR="00117BFF">
        <w:t xml:space="preserve"> </w:t>
      </w:r>
      <w:r w:rsidR="00947E8C">
        <w:fldChar w:fldCharType="begin"/>
      </w:r>
      <w:r w:rsidR="00947E8C">
        <w:instrText xml:space="preserve"> ADDIN ZOTERO_ITEM CSL_CITATION {"citationID":"iLK7kaAF","properties":{"formattedCitation":"[2]","plainCitation":"[2]","noteIndex":0},"citationItems":[{"id":77,"uris":["http://zotero.org/users/17167358/items/2SCLV2FR"],"itemData":{"id":77,"type":"article-journal","abstract":"Fruit peels such as Banana, Orange, and Pineapple can be used to produce eco-enzymes producing diverse chemical compounds. Eco-enzymes are derived from the organic fermentation process of the specified ingredients. The objective of this study was to characterize the organic compounds present in Eco-enzymes derived from various raw materials. The research phase involved the extraction of eco-friendly Eco-enzymes from different raw materials and the identification of the chemical compounds in them. The results of this study are expected to contribute to organic waste management, highlighting the importance of utilizing waste as an economically and environmentally viable resource and strategic steps in a more sustainable waste management. Data analysis of the Eco-enzyme extraction results was carried out using high-liquid chromatography (HPLC) to ascertain the levels of organic chemical compounds produced. The findings revealed eight organic compounds categorized into organic acids (acetic acid, citric acid, lactic acid, oxalic acid) Acetic acid compound in pineapple fermentation 1.83 (g/L). Citric acid compound in banana peel fermentation 3.39 (g/L). Lactic acid compounds in orange fermentation 4.89 (g/L). The highest oxalic acid compound was identified in orange fermentation with a content of 0.1764 (g/L).Keywords:  acid; eco enzyme; fermentation; sugar; chemical compound","container-title":"Brazilian Journal of Biology","DOI":"https://doi.org/10.1590/1519-6984.286961","ISSN":"1519-6984, 1678-4375","journalAbbreviation":"Braz. J. Biol.","language":"en","note":"publisher: Instituto Internacional de Ecologia","page":"e286961","source":"SciELO","title":"Characterization of chemical composition of eco-enzyme derived from banana, orange, and pineapple pineapple peels","volume":"84","author":[{"family":"Ismail","given":"A. Y."},{"family":"Nainggolan","given":"M. F."},{"family":"Aminudin","given":"S."},{"family":"Siahaan","given":"R. Y."},{"family":"Dzulfannazhir","given":"F."},{"family":"Sofyan","given":"H. N."}],"issued":{"date-parts":[["2024",9,23]]}}}],"schema":"https://github.com/citation-style-language/schema/raw/master/csl-citation.json"} </w:instrText>
      </w:r>
      <w:r w:rsidR="00947E8C">
        <w:fldChar w:fldCharType="separate"/>
      </w:r>
      <w:r w:rsidR="00947E8C" w:rsidRPr="00947E8C">
        <w:t>[2]</w:t>
      </w:r>
      <w:r w:rsidR="00947E8C">
        <w:fldChar w:fldCharType="end"/>
      </w:r>
      <w:r>
        <w:t>. These products are low-cost, scalable and environmentally compatible, making them promising for both industrial and household applications. Th</w:t>
      </w:r>
      <w:r w:rsidR="00947E8C">
        <w:t>e</w:t>
      </w:r>
      <w:r>
        <w:t xml:space="preserve"> multifunctionality </w:t>
      </w:r>
      <w:r w:rsidR="00947E8C">
        <w:t xml:space="preserve">of fermented fruit peels solutions </w:t>
      </w:r>
      <w:r>
        <w:t xml:space="preserve">makes </w:t>
      </w:r>
      <w:r w:rsidR="00947E8C">
        <w:t>them</w:t>
      </w:r>
      <w:r>
        <w:t xml:space="preserve"> suitable biotechnological solution</w:t>
      </w:r>
      <w:r w:rsidR="00947E8C">
        <w:t>s</w:t>
      </w:r>
      <w:r>
        <w:t>.</w:t>
      </w:r>
      <w:r w:rsidR="00DC0103" w:rsidRPr="00DC0103">
        <w:t xml:space="preserve"> </w:t>
      </w:r>
    </w:p>
    <w:p w14:paraId="5CC17D0D" w14:textId="67D1B4D5" w:rsidR="00DC0103" w:rsidRDefault="00DC0103" w:rsidP="00E940FB">
      <w:pPr>
        <w:pStyle w:val="NormalWeb"/>
        <w:spacing w:after="0" w:line="360" w:lineRule="auto"/>
        <w:jc w:val="both"/>
      </w:pPr>
      <w:r>
        <w:t xml:space="preserve">Primarily, microorganisms, animals, and plants are the major sources of enzymes, with microbial </w:t>
      </w:r>
      <w:r w:rsidR="00345102">
        <w:t xml:space="preserve">being the </w:t>
      </w:r>
      <w:r>
        <w:t xml:space="preserve">source </w:t>
      </w:r>
      <w:r w:rsidR="00345102">
        <w:t>that is</w:t>
      </w:r>
      <w:r>
        <w:t xml:space="preserve"> widely </w:t>
      </w:r>
      <w:r w:rsidR="00345102">
        <w:t>preferred</w:t>
      </w:r>
      <w:r>
        <w:t xml:space="preserve"> </w:t>
      </w:r>
      <w:r w:rsidR="00345102">
        <w:t xml:space="preserve">largely due </w:t>
      </w:r>
      <w:r>
        <w:t>to t</w:t>
      </w:r>
      <w:r w:rsidR="00345102">
        <w:t>heir</w:t>
      </w:r>
      <w:r>
        <w:t xml:space="preserve"> economic viability</w:t>
      </w:r>
      <w:r w:rsidR="00345102">
        <w:t xml:space="preserve"> </w:t>
      </w:r>
      <w:r w:rsidR="00D40ADB">
        <w:t>and easier downstream processing. M</w:t>
      </w:r>
      <w:r w:rsidR="00B6483C">
        <w:t xml:space="preserve">icrobial </w:t>
      </w:r>
      <w:r w:rsidR="00D40ADB">
        <w:t>enzym</w:t>
      </w:r>
      <w:r w:rsidR="00947E8C">
        <w:t>es</w:t>
      </w:r>
      <w:r w:rsidR="00B6483C">
        <w:t xml:space="preserve"> are critical tools across many industries due to their specificity, ability to work under mild conditions and lower environmental impact than chemical catalysts</w:t>
      </w:r>
      <w:r w:rsidR="00947E8C">
        <w:t xml:space="preserve"> </w:t>
      </w:r>
      <w:r w:rsidR="00947E8C">
        <w:fldChar w:fldCharType="begin"/>
      </w:r>
      <w:r w:rsidR="00947E8C">
        <w:instrText xml:space="preserve"> ADDIN ZOTERO_ITEM CSL_CITATION {"citationID":"YrF1hgUB","properties":{"formattedCitation":"[3]","plainCitation":"[3]","noteIndex":0},"citationItems":[{"id":235,"uris":["http://zotero.org/users/17167358/items/IR24IIKP"],"itemData":{"id":235,"type":"article-journal","abstract":"Around 70 million metric tonnes of fruit and vegetable waste (FVW) are produced each year and are eventually discarded as wholesale garbage. Microorganisms decompose this FVW, which has led to environmental contamination, greenhouse gas emissions, and other impacts related to climate change. If FVW are used properly, they can reduce environmental damage and also boost a nation’s economy. FVW contain vast amounts of biopolymers, viz., pectin, cellulose, and starch, all of which are hydrolysed by microbes with the aid of the pectinase, cellulase, and amylase enzymes, respectively. Therefore, in light of this, the intervention of microorganisms for the production of pectinase, cellulase, and amylase could be a safe, cost-effective, and eco-friendly approach for the precise utilisation of FVW. Nowadays, thermophilic multienzymes are extracted from a group of hot spring microbes. Thermophilic multienzymes are more capable of surviving at high temperatures and have less degrading capability. Moreover, through this advancement, we can obtain vast amounts of pectinase, cellulase, and amylase enzymes within a short period of time. This microbial enzyme preparation might be helpful in food, textiles, paper, pulp, animal feed supplements, detergents, juice/pulp clarity, leather, and other related sectors.","container-title":"Applied Microbiology","DOI":"10.3390/applmicrobiol4030084","ISSN":"2673-8007","issue":"3","language":"en","license":"http://creativecommons.org/licenses/by/3.0/","note":"publisher: Multidisciplinary Digital Publishing Institute","page":"1232-1246","source":"www.mdpi.com","title":"Microbial Multienzyme Viz., Pectinase, Cellulase and Amylase Production Using Fruit and Vegetable Waste as Substrate—A Review","volume":"4","author":[{"family":"Singh","given":"Balvindra"},{"family":"Soni","given":"Sumit K."},{"family":"Mathur","given":"Priti"},{"family":"Garg","given":"Neelima"}],"issued":{"date-parts":[["2024",9]]}}}],"schema":"https://github.com/citation-style-language/schema/raw/master/csl-citation.json"} </w:instrText>
      </w:r>
      <w:r w:rsidR="00947E8C">
        <w:fldChar w:fldCharType="separate"/>
      </w:r>
      <w:r w:rsidR="00947E8C" w:rsidRPr="00947E8C">
        <w:t>[3]</w:t>
      </w:r>
      <w:r w:rsidR="00947E8C">
        <w:fldChar w:fldCharType="end"/>
      </w:r>
      <w:r w:rsidR="00B6483C">
        <w:t xml:space="preserve">. </w:t>
      </w:r>
      <w:r w:rsidR="00D40ADB">
        <w:t>Microbial enzymes such as a</w:t>
      </w:r>
      <w:r w:rsidR="00B6483C">
        <w:t xml:space="preserve">mylases feature in starch liquefaction, brewing and food processing; cellulases degrade cellulose to simpler sugars useful for bioethanol and biorefinery; pectinases are used in fruit juice clarification, textile processing and waste treatment; proteases and lipases appear in detergents, pharmaceuticals, leather processing and organic waste bioconversion </w:t>
      </w:r>
      <w:r w:rsidR="00947E8C">
        <w:fldChar w:fldCharType="begin"/>
      </w:r>
      <w:r>
        <w:instrText xml:space="preserve"> ADDIN ZOTERO_ITEM CSL_CITATION {"citationID":"o2tmo0Bo","properties":{"formattedCitation":"[4]","plainCitation":"[4]","noteIndex":0},"citationItems":[{"id":239,"uris":["http://zotero.org/users/17167358/items/5HWLJBEB"],"itemData":{"id":239,"type":"article-journal","abstract":"Agricultural waste has been a prominent environmental concern due to its significant negative impact on the environment when it is incinerated, disposed of in landfills, or burned. These scenarios promoted innovations in the food packaging sector using renewable resources, namely agri-food waste and by-products such as bagasse, pulps, roots, shells, straws, and wastewater for the extraction and isolation of biopolymers that are later transformed into packaging materials such as bioplastics, biofilms, paper, and cardboards, among others. In this context, the circular bioeconomy (CBE) model is shown in the literature as a viable alternative for designing more sustainable production chains. Moreover, the biorefinery concept has been one of the main links between the agri-food chain and the food packaging industry. This review article aimed to compile recent advances in the food packaging field, presenting main industrial and scientific innovations, economic data, and the challenges the food packaging sector has faced in favor of sustainable development.","container-title":"Sustainability","DOI":"10.3390/su15076153","ISSN":"2071-1050","issue":"7","language":"en","license":"http://creativecommons.org/licenses/by/3.0/","note":"publisher: Multidisciplinary Digital Publishing Institute","page":"6153","source":"www.mdpi.com","title":"Advances in the Food Packaging Production from Agri-Food Waste and By-Products: Market Trends for a Sustainable Development","title-short":"Advances in the Food Packaging Production from Agri-Food Waste and By-Products","volume":"15","author":[{"family":"Cristofoli","given":"Nathana L."},{"family":"Lima","given":"Alexandre R."},{"family":"Tchonkouang","given":"Rose D. N."},{"family":"Quintino","given":"Andreia C."},{"family":"Vieira","given":"Margarida C."}],"issued":{"date-parts":[["2023",1]]}}}],"schema":"https://github.com/citation-style-language/schema/raw/master/csl-citation.json"} </w:instrText>
      </w:r>
      <w:r w:rsidR="00947E8C">
        <w:fldChar w:fldCharType="separate"/>
      </w:r>
      <w:r w:rsidRPr="00DC0103">
        <w:t>[4]</w:t>
      </w:r>
      <w:r w:rsidR="00947E8C">
        <w:fldChar w:fldCharType="end"/>
      </w:r>
      <w:r w:rsidR="00B6483C">
        <w:t>.</w:t>
      </w:r>
      <w:r w:rsidR="00DF3FE5">
        <w:t xml:space="preserve"> Various industrial sectors require more than a single enzyme, for example; detergent industry, production of biofuel through lignocellulosic hydrolysis, and animal feed improvement </w:t>
      </w:r>
      <w:r w:rsidR="00DF3FE5">
        <w:fldChar w:fldCharType="begin"/>
      </w:r>
      <w:r w:rsidR="00D63ACD">
        <w:instrText xml:space="preserve"> ADDIN ZOTERO_ITEM CSL_CITATION {"citationID":"G3QhitjX","properties":{"formattedCitation":"[5\\uc0\\u8211{}7]","plainCitation":"[5–7]","noteIndex":0},"citationItems":[{"id":243,"uris":["http://zotero.org/users/17167358/items/S4IYH4QP"],"itemData":{"id":243,"type":"article-journal","abstract":"The use of T1 lipase in automatic dishwashing detergent (ADD) is well established, but efficiency in hard water is very low. A new enzymatic environmentally-friendly dishwashing was formulated to be efficient in both soft and hard water. Thermostable enzymes such as T1 lipase from Geobacillus strain T1, Rand protease from Bacillus subtilis strain Rand, and Maltogenic amylase from Geobacillus sp. SK70 were produced and evaluated for an automatic dishwashing detergent formulation. The components of the new ADD were optimized for compatibility with these three enzymes. In compatibility tests of the enzymes with different components, several criteria were considered. The enzymes were mostly stable in non-ionic surfactants, especially polyhydric alcohols, Glucopon UP 600, and in a mixture of sodium carbonate and glycine (30:70) buffer at a pH of 9.25. Sodium polyacrylate and sodium citrate were used in the ADD formulation as a dispersing agent and a builder, respectively. Dishwashing performance of the formulated ADDs was evaluated in terms of percent of soil removed using the Leenert‘s Improved Detergency Tester. The results showed that the combination of different hydrolysis enzymes could improve the washing efficiency of formulated ADD compared to the commercial ADD “Finish” at 40 and 50 C.","container-title":"Molecules","DOI":"10.3390/molecules22091577","ISSN":"1420-3049","issue":"9","language":"en","license":"http://creativecommons.org/licenses/by/3.0/","note":"publisher: Multidisciplinary Digital Publishing Institute","page":"1577","source":"www.mdpi.com","title":"Improving the Efficiency of New Automatic Dishwashing Detergent Formulation by Addition of Thermostable Lipase, Protease and Amylase","volume":"22","author":[{"family":"Naganthran","given":"Ashwini"},{"family":"Masomian","given":"Malihe"},{"family":"Rahman","given":"Raja Noor Zaliha Raja Abd"},{"family":"Ali","given":"Mohd Shukuri Mohamad"},{"family":"Nooh","given":"Hisham Mohd"}],"issued":{"date-parts":[["2017",9]]}}},{"id":245,"uris":["http://zotero.org/users/17167358/items/7ZYH5QRX"],"itemData":{"id":245,"type":"article-journal","abstract":"Even though the search for alternative fuels from lignocellulosic biomass started a few decades ago, still it is relatively immature mainly because of few challenges which are yet to be solved for making the process commercially viable. The main challenge is the higher production cost of lignocellulose degrading enzymes. There are many factors need to be considered on lignocellulosic biomass degrading enzymes for practical applications mainly due to the heterogeneity of the biomass. A single enzyme will not degrade the biomass efficiently hence it needs to consider for a cocktail of enzymes. Similarly, one enzyme cocktail will not work on every biomass types due to the compositional variability. All these factors need to be addressed which makes the research tiresome. Also, there are several gaps in enzyme technology, especially for biofuel applications. The present review addresses the lacuna in research on lignocellulose degrading enzymes for biofuel production and possible solutions.","container-title":"Bioresource Technology Reports","DOI":"10.1016/j.biteb.2018.06.005","ISSN":"2589-014X","journalAbbreviation":"Bioresource Technology Reports","page":"317-325","source":"ScienceDirect","title":"Enzymes for second generation biofuels: Recent developments and future perspectives","title-short":"Enzymes for second generation biofuels","volume":"5","author":[{"family":"Binod","given":"Parameswaran"},{"family":"Gnansounou","given":"Edgard"},{"family":"Sindhu","given":"Raveendran"},{"family":"Pandey","given":"Ashok"}],"issued":{"date-parts":[["2019",2,1]]}}},{"id":247,"uris":["http://zotero.org/users/17167358/items/3BNTL2BD"],"itemData":{"id":247,"type":"article-journal","abstract":"The aim of this study was to assess the effects of feeding Atriplex halimus (AH) silage treated with two developed enzyme cocktails to sheep on feed intake, nutrient digestibility and ruminal fermentation. The AH silage was treated without or with 2 L of ZAD1(®) or ZAD2(®) /1000 kg with 5% molasses and ensiled for 30 days. Barley grain (300 g/head/day) was fed as an energy supplement once daily at 10.00 hours and AH silage with or without enzyme treatment was offered ad libitum to animals twice daily at 09.00 and 16.00 hours. Sheep were fed on four experimental forage diets comprised of AH silage and barley (D1), AH silage treated with ZAD1(®) and barley (D2), AH silage treated with ZAD2(®) and barley (D3) and AH silage treated with a combination of ZAD1(®) and ZAD2(®) (1:1) and barley (D4). Ensiling AH with enzymes reduced its contents of neutral detergent fiber and acid detergent fiber. The dry matter intake of AH of D2, D3 and D4 decreased (P &lt; 0.001) as compared to D1. However, enzyme-treated diets had greater total digestible nutrients intake (P &lt; 0.001) as compared to D1. The nutrients digestibility for D2, D3 and D4 were higher than those for D1 (P &lt; 0.001), and were higher for D3 as compared to both D2 and D4. Sheep fed on D3 had highest (P &lt; 0.001) ruminal total volatile fatty acids concentration, ammonia nitrogen concentration and microbial protein yield. It could be concluded that AH silage treated with ZAD1(®) or ZAD2(®) improved digestibility and rumen fermentation in sheep.","container-title":"Animal Science Journal = Nihon Chikusan Gakkaiho","DOI":"10.1111/asj.12247","ISSN":"1740-0929","issue":"1","journalAbbreviation":"Anim Sci J","language":"eng","note":"PMID: 25228428","page":"51-58","source":"PubMed","title":"Effect of Mediterranean saltbush (Atriplex halimus) ensilaging with two developed enzyme cocktails on feed intake, nutrient digestibility and ruminal fermentation in sheep","volume":"86","author":[{"family":"Alsersy","given":"Haidy"},{"family":"Salem","given":"Abdelfattah Z. M."},{"family":"Borhami","given":"Borhami E."},{"family":"Olivares","given":"Jaime"},{"family":"Gado","given":"Hany M."},{"family":"Mariezcurrena","given":"Maria D."},{"family":"Yacuot","given":"Mohamed H."},{"family":"Kholif","given":"Ahmed E."},{"family":"El-Adawy","given":"Mounir"},{"family":"Hernandez","given":"Saul R."}],"issued":{"date-parts":[["2015",1]]}}}],"schema":"https://github.com/citation-style-language/schema/raw/master/csl-citation.json"} </w:instrText>
      </w:r>
      <w:r w:rsidR="00DF3FE5">
        <w:fldChar w:fldCharType="separate"/>
      </w:r>
      <w:r w:rsidR="00D63ACD" w:rsidRPr="00D63ACD">
        <w:t>[5–7]</w:t>
      </w:r>
      <w:r w:rsidR="00DF3FE5">
        <w:fldChar w:fldCharType="end"/>
      </w:r>
      <w:r w:rsidR="00DF3FE5">
        <w:t xml:space="preserve">. </w:t>
      </w:r>
      <w:r w:rsidR="00D63ACD">
        <w:t>Considering the economic benefit f</w:t>
      </w:r>
      <w:r w:rsidR="00DF3FE5">
        <w:t>or such applications, a</w:t>
      </w:r>
      <w:r w:rsidR="00D63ACD">
        <w:t xml:space="preserve"> source </w:t>
      </w:r>
      <w:r w:rsidR="00DF3FE5">
        <w:t xml:space="preserve">that can produce multiple enzymes </w:t>
      </w:r>
      <w:r w:rsidR="00D63ACD">
        <w:t>would be of much interest</w:t>
      </w:r>
      <w:r w:rsidR="00DF3FE5">
        <w:t xml:space="preserve">. </w:t>
      </w:r>
      <w:r w:rsidR="00D63ACD">
        <w:t xml:space="preserve">In addition, simple, easily available, and accessible </w:t>
      </w:r>
      <w:r w:rsidR="00DF3FE5">
        <w:t xml:space="preserve">substrates are </w:t>
      </w:r>
      <w:r w:rsidR="00D63ACD">
        <w:t>important</w:t>
      </w:r>
      <w:r w:rsidR="00DF3FE5">
        <w:t xml:space="preserve"> requirement for </w:t>
      </w:r>
      <w:r w:rsidR="00D63ACD">
        <w:t xml:space="preserve">the production of cheaper </w:t>
      </w:r>
      <w:r w:rsidR="00DF3FE5">
        <w:t xml:space="preserve">industrial </w:t>
      </w:r>
      <w:r w:rsidR="00D63ACD">
        <w:t>products.</w:t>
      </w:r>
      <w:r w:rsidR="00E940FB">
        <w:t xml:space="preserve"> A recently released Enzymes Market Size review estimated the enzyme market at a value of USD 60.48 billion during 2023 and this was anticipated to grow further annually from 2024 to 2030 at growth rate of 6.5% </w:t>
      </w:r>
      <w:r w:rsidR="00931BC0">
        <w:fldChar w:fldCharType="begin"/>
      </w:r>
      <w:r w:rsidR="00931BC0">
        <w:instrText xml:space="preserve"> ADDIN ZOTERO_ITEM CSL_CITATION {"citationID":"22lLHiOr","properties":{"formattedCitation":"[8]","plainCitation":"[8]","noteIndex":0},"citationItems":[{"id":250,"uris":["http://zotero.org/users/17167358/items/WHB568Y6"],"itemData":{"id":250,"type":"webpage","abstract":"Industrial enzymes market size was estimated at $7,530.3Mn in 2024 and is projected to reach $12,640.2Mn by 2033, at a CAGR of 6.2% from 2025 to 2033","language":"en","title":"Industrial Enzymes Market Size, Share | Industry Report, 2033","URL":"https://www.grandviewresearch.com/industry-analysis/industrial-enzymes-market","accessed":{"date-parts":[["2026",1,19]]}}}],"schema":"https://github.com/citation-style-language/schema/raw/master/csl-citation.json"} </w:instrText>
      </w:r>
      <w:r w:rsidR="00931BC0">
        <w:fldChar w:fldCharType="separate"/>
      </w:r>
      <w:r w:rsidR="00931BC0" w:rsidRPr="00931BC0">
        <w:t>[8]</w:t>
      </w:r>
      <w:r w:rsidR="00931BC0">
        <w:fldChar w:fldCharType="end"/>
      </w:r>
      <w:r w:rsidR="00E940FB">
        <w:t xml:space="preserve">. </w:t>
      </w:r>
      <w:r w:rsidR="00931BC0">
        <w:t>Although</w:t>
      </w:r>
      <w:r w:rsidR="00E940FB">
        <w:t xml:space="preserve">, </w:t>
      </w:r>
      <w:r w:rsidR="00931BC0">
        <w:t>advanced technologies were suggested as a major driving force in this market estimate</w:t>
      </w:r>
      <w:r w:rsidR="00E940FB">
        <w:t xml:space="preserve"> </w:t>
      </w:r>
      <w:r w:rsidR="00931BC0">
        <w:fldChar w:fldCharType="begin"/>
      </w:r>
      <w:r w:rsidR="00931BC0">
        <w:instrText xml:space="preserve"> ADDIN ZOTERO_ITEM CSL_CITATION {"citationID":"gXRFJAl8","properties":{"formattedCitation":"[9]","plainCitation":"[9]","noteIndex":0},"citationItems":[{"id":252,"uris":["http://zotero.org/users/17167358/items/EQT7G5KP"],"itemData":{"id":252,"type":"article-journal","abstract":"Enzymes play vital roles in diverse industrial sectors and are essential components of many industrial products. Immobilized enzymes possess higher resistance to environmental changes and can be recovered/recycled easily when compared to the free forms. The primary benefit of immobilization is protecting the enzymes from the harsh environmental conditions (e.g., elevated temperatures, extreme pH values, etc.). The immobilized enzymes can be utilized in various large-scale industries, e.g., medical, food, detergent, textile, and pharmaceutical industries, besides being used in water treatment plants. According to the required application, a suitable enzyme immobilization technique and suitable carrier materials are chosen. Enzyme immobilization techniques involve covalent binding, encapsulation, entrapment, adsorption, etc. This review mainly covers enzyme immobilization by various techniques and their usage in different industrial applications starting from 1992 until 2022. It also focuses on the multiscale operation of immobilized enzymes to maximize yields of certain products. Lastly, the severe consequence of the COVID-19 pandemic on global enzyme production is briefly discussed.","container-title":"ACS omega","DOI":"10.1021/acsomega.2c07560","ISSN":"2470-1343","issue":"6","journalAbbreviation":"ACS Omega","language":"eng","note":"PMID: 36816672\nPMCID: PMC9933091","page":"5184-5196","source":"PubMed","title":"Enzyme Immobilization Technologies and Industrial Applications","volume":"8","author":[{"family":"Maghraby","given":"Yasmin R."},{"family":"El-Shabasy","given":"Rehan M."},{"family":"Ibrahim","given":"Ahmed H."},{"family":"Azzazy","given":"Hassan Mohamed El-Said"}],"issued":{"date-parts":[["2023",2,14]]}}}],"schema":"https://github.com/citation-style-language/schema/raw/master/csl-citation.json"} </w:instrText>
      </w:r>
      <w:r w:rsidR="00931BC0">
        <w:fldChar w:fldCharType="separate"/>
      </w:r>
      <w:r w:rsidR="00931BC0" w:rsidRPr="00931BC0">
        <w:t>[9]</w:t>
      </w:r>
      <w:r w:rsidR="00931BC0">
        <w:fldChar w:fldCharType="end"/>
      </w:r>
      <w:r w:rsidR="00E940FB">
        <w:t>.</w:t>
      </w:r>
    </w:p>
    <w:p w14:paraId="2C921F48" w14:textId="08FB8405" w:rsidR="000616C2" w:rsidRDefault="00750981" w:rsidP="00554523">
      <w:pPr>
        <w:pStyle w:val="NormalWeb"/>
        <w:spacing w:after="0" w:line="360" w:lineRule="auto"/>
        <w:jc w:val="both"/>
      </w:pPr>
      <w:r>
        <w:t>The indiscriminate waste disposal especially the agro-industrial, fruits, and vegetable wastes is a major concern for our environment. Considering this challenge, the focus is now on</w:t>
      </w:r>
      <w:r w:rsidR="00510CCA">
        <w:t xml:space="preserve"> re-purposing </w:t>
      </w:r>
      <w:r>
        <w:t xml:space="preserve"> </w:t>
      </w:r>
      <w:r>
        <w:lastRenderedPageBreak/>
        <w:t xml:space="preserve">these organic wastes because </w:t>
      </w:r>
      <w:r w:rsidR="00510CCA">
        <w:t xml:space="preserve">of the abundant bio-constituents present in </w:t>
      </w:r>
      <w:r>
        <w:t>the</w:t>
      </w:r>
      <w:r w:rsidR="00510CCA">
        <w:t>m</w:t>
      </w:r>
      <w:r>
        <w:t xml:space="preserve"> </w:t>
      </w:r>
      <w:r w:rsidR="00510CCA">
        <w:fldChar w:fldCharType="begin"/>
      </w:r>
      <w:r w:rsidR="00510CCA">
        <w:instrText xml:space="preserve"> ADDIN ZOTERO_ITEM CSL_CITATION {"citationID":"VKj8pXGT","properties":{"formattedCitation":"[10]","plainCitation":"[10]","noteIndex":0},"citationItems":[{"id":70,"uris":["http://zotero.org/users/17167358/items/42KYKUTU"],"itemData":{"id":70,"type":"article-journal","abstract":"The by-products/wastes from agro-food and in particular the fruit industry represents from one side an issue since they cannot be disposed as such for their impact on the environment but they need to be treated as a waste. However, on the other side, they are a source of bioactive healthy useful compounds which can be recovered and be the starting material for other products in the view of sustainability and a circular economy addressing the global goal of “zero waste” in the environment. An updated view of the state of art of the research on fruit wastes is here given under this perspective. The topic is defined as follows: (i) literature quantitative analysis of fruit waste/by-products, with particular regards to linkage with health; (ii) an updated view of conventional and innovative extraction procedures; (iii) high-value added compounds obtained from fruit waste and associated biological properties; (iv) fruit wastes presence and relevance in updated databases. Nowadays, the investigation of the main components and related bioactivities of fruit wastes is being continuously explored throughout integrated and multidisciplinary approaches towards the exploitation of emerging fields of application which may allow to create economic, environmental, and social value in the design of an eco-friendly approach of the fruit wastes.","container-title":"Molecules","DOI":"10.3390/molecules26216338","ISSN":"1420-3049","issue":"21","language":"en","license":"http://creativecommons.org/licenses/by/3.0/","note":"number: 21\npublisher: Multidisciplinary Digital Publishing Institute","page":"6338","source":"www.mdpi.com","title":"Fruit Wastes as a Valuable Source of Value-Added Compounds: A Collaborative Perspective","title-short":"Fruit Wastes as a Valuable Source of Value-Added Compounds","volume":"26","author":[{"family":"Lucarini","given":"Massimo"},{"family":"Durazzo","given":"Alessandra"},{"family":"Bernini","given":"Roberta"},{"family":"Campo","given":"Margherita"},{"family":"Vita","given":"Chiara"},{"family":"Souto","given":"Eliana B."},{"family":"Lombardi-Boccia","given":"Ginevra"},{"family":"Ramadan","given":"Mohamed Fawzy"},{"family":"Santini","given":"Antonello"},{"family":"Romani","given":"Annalisa"}],"issued":{"date-parts":[["2021",1]]}}}],"schema":"https://github.com/citation-style-language/schema/raw/master/csl-citation.json"} </w:instrText>
      </w:r>
      <w:r w:rsidR="00510CCA">
        <w:fldChar w:fldCharType="separate"/>
      </w:r>
      <w:r w:rsidR="00510CCA" w:rsidRPr="00510CCA">
        <w:t>[10]</w:t>
      </w:r>
      <w:r w:rsidR="00510CCA">
        <w:fldChar w:fldCharType="end"/>
      </w:r>
      <w:r>
        <w:t xml:space="preserve">. </w:t>
      </w:r>
      <w:r w:rsidR="00510CCA">
        <w:t xml:space="preserve">Production of compounds such as secondary metabolites, organic acids, </w:t>
      </w:r>
      <w:r w:rsidR="003F2F63">
        <w:t xml:space="preserve">and </w:t>
      </w:r>
      <w:r w:rsidR="00510CCA">
        <w:t xml:space="preserve">proteins/enzymes </w:t>
      </w:r>
      <w:r w:rsidR="003F2F63">
        <w:t>can be achieved by u</w:t>
      </w:r>
      <w:r w:rsidR="00510CCA">
        <w:t xml:space="preserve">tilizing </w:t>
      </w:r>
      <w:r>
        <w:t xml:space="preserve">such substances as substrates for microbial </w:t>
      </w:r>
      <w:r w:rsidR="00510CCA">
        <w:t>fermenta</w:t>
      </w:r>
      <w:r w:rsidR="003F2F63">
        <w:t xml:space="preserve">tion </w:t>
      </w:r>
      <w:r w:rsidR="003F2F63">
        <w:fldChar w:fldCharType="begin"/>
      </w:r>
      <w:r w:rsidR="003F2F63">
        <w:instrText xml:space="preserve"> ADDIN ZOTERO_ITEM CSL_CITATION {"citationID":"nUsPcEgu","properties":{"formattedCitation":"[11]","plainCitation":"[11]","noteIndex":0},"citationItems":[{"id":259,"uris":["http://zotero.org/users/17167358/items/JQB9RW3N"],"itemData":{"id":259,"type":"article-journal","abstract":"Overproduction of microbial metabolites is related to developmental phases of microorganisms. Inducers, effectors, inhibitors and various signal molecules play a role in different types of overproduction. Biosynthesis of enzymes catalysing metabolic reactions in microbial cells is controlled by well-known positive and negative mechanisms, e.g. induction, nutritional regulation (carbon or nitrogen source regulation), feedback regulation, etc. The microbial production of primary metabolites contributes significantly to the quality of life. Fermentative production of these compounds is still an important goal of modern biotechnology. Through fermentation, microorganisms growing on inexpensive carbon and nitrogen sources produce valuable products such as amino acids, nucleotides, organic acids and vitamins which can be added to food to enhance its flavour, or increase its nutritive values. The contribution of microorganisms goes well beyond the food and health industries with the renewed interest in solvent fermentations. Microorganisms have the potential to provide many petroleum-derived products as well as the ethanol necessary for liquid fuel. Additional applications of primary metabolites lie in their impact as precursors of many pharmaceutical compounds. The roles of primary metabolites and the microbes which produce them will certainly increase in importance as time goes on. In the early years of fermentation processes, development of producing strains initially depended on classical strain breeding involving repeated random mutations, each followed by screening or selection. More recently, methods of molecular genetics have been used for the overproduction of primary metabolic products. The development of modern tools of molecular biology enabled more rational approaches for strain improvement. Techniques of transcriptome, proteome and metabolome analysis, as well as metabolic flux analysis. have recently been introduced in order to identify new and important target genes and to quantify metabolic activities necessary for further strain improvement.","container-title":"Microbial Biotechnology","DOI":"10.1111/j.1751-7915.2007.00015.x","ISSN":"1751-7915","issue":"4","journalAbbreviation":"Microb Biotechnol","language":"eng","note":"PMID: 21261849\nPMCID: PMC3815394","page":"283-319","source":"PubMed","title":"Metabolic regulation and overproduction of primary metabolites","volume":"1","author":[{"family":"Sanchez","given":"Sergio"},{"family":"Demain","given":"Arnold L."}],"issued":{"date-parts":[["2008",7]]}}}],"schema":"https://github.com/citation-style-language/schema/raw/master/csl-citation.json"} </w:instrText>
      </w:r>
      <w:r w:rsidR="003F2F63">
        <w:fldChar w:fldCharType="separate"/>
      </w:r>
      <w:r w:rsidR="003F2F63" w:rsidRPr="003F2F63">
        <w:t>[11]</w:t>
      </w:r>
      <w:r w:rsidR="003F2F63">
        <w:fldChar w:fldCharType="end"/>
      </w:r>
      <w:r>
        <w:t xml:space="preserve">. </w:t>
      </w:r>
      <w:r w:rsidR="003F2F63">
        <w:t>Remark</w:t>
      </w:r>
      <w:r>
        <w:t xml:space="preserve">ably, </w:t>
      </w:r>
      <w:r w:rsidR="003F2F63">
        <w:t xml:space="preserve">various bioprocesses can apply </w:t>
      </w:r>
      <w:r>
        <w:t xml:space="preserve">microbial enzymes as tools </w:t>
      </w:r>
      <w:r w:rsidR="003F2F63">
        <w:t>or</w:t>
      </w:r>
      <w:r>
        <w:t xml:space="preserve"> end products. Therefore, </w:t>
      </w:r>
      <w:r w:rsidR="003F2F63">
        <w:t>organic waste especially fruit peels can serve as</w:t>
      </w:r>
      <w:r>
        <w:t xml:space="preserve"> </w:t>
      </w:r>
      <w:r w:rsidR="003F2F63">
        <w:t>good</w:t>
      </w:r>
      <w:r>
        <w:t xml:space="preserve"> substrates for micro</w:t>
      </w:r>
      <w:r w:rsidR="003F2F63">
        <w:t>bial fermentation capable of producing</w:t>
      </w:r>
      <w:r>
        <w:t xml:space="preserve"> </w:t>
      </w:r>
      <w:r w:rsidR="003F2F63">
        <w:t>multiple</w:t>
      </w:r>
      <w:r>
        <w:t xml:space="preserve"> enzymes. </w:t>
      </w:r>
      <w:r w:rsidR="00B6483C">
        <w:t xml:space="preserve">This study </w:t>
      </w:r>
      <w:r w:rsidR="00554523">
        <w:t>evaluated the p</w:t>
      </w:r>
      <w:r w:rsidR="00554523" w:rsidRPr="00554523">
        <w:t xml:space="preserve">otential of </w:t>
      </w:r>
      <w:r w:rsidR="00554523">
        <w:t>f</w:t>
      </w:r>
      <w:r w:rsidR="00554523" w:rsidRPr="00554523">
        <w:t>erment</w:t>
      </w:r>
      <w:r w:rsidR="00554523">
        <w:t>ing</w:t>
      </w:r>
      <w:r w:rsidR="00554523" w:rsidRPr="00554523">
        <w:t xml:space="preserve"> </w:t>
      </w:r>
      <w:r w:rsidR="00554523">
        <w:t>f</w:t>
      </w:r>
      <w:r w:rsidR="00554523" w:rsidRPr="00554523">
        <w:t xml:space="preserve">ruit </w:t>
      </w:r>
      <w:r w:rsidR="00554523">
        <w:t>p</w:t>
      </w:r>
      <w:r w:rsidR="00554523" w:rsidRPr="00554523">
        <w:t xml:space="preserve">eels for the </w:t>
      </w:r>
      <w:r w:rsidR="00554523">
        <w:t>p</w:t>
      </w:r>
      <w:r w:rsidR="00554523" w:rsidRPr="00554523">
        <w:t xml:space="preserve">roduction of </w:t>
      </w:r>
      <w:r w:rsidR="00554523">
        <w:t>i</w:t>
      </w:r>
      <w:r w:rsidR="00554523" w:rsidRPr="00554523">
        <w:t xml:space="preserve">ndustrially </w:t>
      </w:r>
      <w:r w:rsidR="00554523">
        <w:t>i</w:t>
      </w:r>
      <w:r w:rsidR="00554523" w:rsidRPr="00554523">
        <w:t xml:space="preserve">mportant </w:t>
      </w:r>
      <w:r w:rsidR="00554523">
        <w:t>e</w:t>
      </w:r>
      <w:r w:rsidR="00554523" w:rsidRPr="00554523">
        <w:t>nzymes</w:t>
      </w:r>
      <w:r w:rsidR="00554523">
        <w:t xml:space="preserve"> by fermenting </w:t>
      </w:r>
      <w:r w:rsidR="00B6483C">
        <w:t xml:space="preserve">banana, papaya, </w:t>
      </w:r>
      <w:r w:rsidR="00554523">
        <w:t xml:space="preserve">and </w:t>
      </w:r>
      <w:r w:rsidR="00B6483C">
        <w:t>mango fruit peel</w:t>
      </w:r>
      <w:r w:rsidR="00554523">
        <w:t>s</w:t>
      </w:r>
      <w:r w:rsidR="00B6483C">
        <w:t>.</w:t>
      </w:r>
    </w:p>
    <w:p w14:paraId="5B56A642" w14:textId="77777777" w:rsidR="007912FB" w:rsidRDefault="007912FB">
      <w:pPr>
        <w:pStyle w:val="NormalWeb"/>
        <w:spacing w:before="0" w:beforeAutospacing="0" w:after="0" w:afterAutospacing="0" w:line="360" w:lineRule="auto"/>
        <w:jc w:val="both"/>
      </w:pPr>
    </w:p>
    <w:p w14:paraId="25EFA7B7" w14:textId="7D90D70C" w:rsidR="00A474B8" w:rsidRPr="00822B65" w:rsidRDefault="00B6483C">
      <w:pPr>
        <w:spacing w:after="0" w:line="360" w:lineRule="auto"/>
        <w:jc w:val="both"/>
        <w:rPr>
          <w:rFonts w:ascii="Times New Roman" w:hAnsi="Times New Roman" w:cs="Times New Roman"/>
          <w:b/>
          <w:sz w:val="28"/>
          <w:szCs w:val="28"/>
        </w:rPr>
      </w:pPr>
      <w:r w:rsidRPr="00822B65">
        <w:rPr>
          <w:rFonts w:ascii="Times New Roman" w:hAnsi="Times New Roman" w:cs="Times New Roman"/>
          <w:b/>
          <w:sz w:val="28"/>
          <w:szCs w:val="28"/>
        </w:rPr>
        <w:t>Materials and Methods</w:t>
      </w:r>
    </w:p>
    <w:p w14:paraId="6A181593" w14:textId="77777777" w:rsidR="001B049D" w:rsidRDefault="001B049D">
      <w:pPr>
        <w:spacing w:after="0" w:line="360" w:lineRule="auto"/>
        <w:jc w:val="both"/>
        <w:rPr>
          <w:rFonts w:ascii="Times New Roman" w:eastAsia="Times New Roman" w:hAnsi="Times New Roman" w:cs="Times New Roman"/>
          <w:sz w:val="24"/>
          <w:szCs w:val="24"/>
        </w:rPr>
      </w:pPr>
    </w:p>
    <w:p w14:paraId="2538D774" w14:textId="08774D73" w:rsidR="001B049D" w:rsidRPr="001B049D" w:rsidRDefault="001B049D">
      <w:pPr>
        <w:spacing w:after="0" w:line="360" w:lineRule="auto"/>
        <w:jc w:val="both"/>
        <w:rPr>
          <w:rFonts w:ascii="Times New Roman" w:eastAsia="Times New Roman" w:hAnsi="Times New Roman" w:cs="Times New Roman"/>
          <w:b/>
          <w:bCs/>
          <w:sz w:val="24"/>
          <w:szCs w:val="24"/>
        </w:rPr>
      </w:pPr>
      <w:r w:rsidRPr="001B049D">
        <w:rPr>
          <w:rFonts w:ascii="Times New Roman" w:eastAsia="Times New Roman" w:hAnsi="Times New Roman" w:cs="Times New Roman"/>
          <w:b/>
          <w:bCs/>
          <w:sz w:val="24"/>
          <w:szCs w:val="24"/>
        </w:rPr>
        <w:t>Materials</w:t>
      </w:r>
    </w:p>
    <w:p w14:paraId="6392D1AE" w14:textId="45797449" w:rsidR="00A474B8" w:rsidRDefault="00B6483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w:t>
      </w:r>
      <w:r w:rsidR="001B049D">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materials for fermen</w:t>
      </w:r>
      <w:r w:rsidR="001B049D">
        <w:rPr>
          <w:rFonts w:ascii="Times New Roman" w:eastAsia="Times New Roman" w:hAnsi="Times New Roman" w:cs="Times New Roman"/>
          <w:sz w:val="24"/>
          <w:szCs w:val="24"/>
        </w:rPr>
        <w:t>ta</w:t>
      </w:r>
      <w:r>
        <w:rPr>
          <w:rFonts w:ascii="Times New Roman" w:eastAsia="Times New Roman" w:hAnsi="Times New Roman" w:cs="Times New Roman"/>
          <w:sz w:val="24"/>
          <w:szCs w:val="24"/>
        </w:rPr>
        <w:t>t</w:t>
      </w:r>
      <w:r w:rsidR="001B049D">
        <w:rPr>
          <w:rFonts w:ascii="Times New Roman" w:eastAsia="Times New Roman" w:hAnsi="Times New Roman" w:cs="Times New Roman"/>
          <w:sz w:val="24"/>
          <w:szCs w:val="24"/>
        </w:rPr>
        <w:t>ion</w:t>
      </w:r>
      <w:r>
        <w:rPr>
          <w:rFonts w:ascii="Times New Roman" w:eastAsia="Times New Roman" w:hAnsi="Times New Roman" w:cs="Times New Roman"/>
          <w:sz w:val="24"/>
          <w:szCs w:val="24"/>
        </w:rPr>
        <w:t xml:space="preserve"> included fresh banana, papaya</w:t>
      </w:r>
      <w:r w:rsidR="001B049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mango peels</w:t>
      </w:r>
      <w:r w:rsidR="001B049D">
        <w:rPr>
          <w:rFonts w:ascii="Times New Roman" w:eastAsia="Times New Roman" w:hAnsi="Times New Roman" w:cs="Times New Roman"/>
          <w:sz w:val="24"/>
          <w:szCs w:val="24"/>
        </w:rPr>
        <w:t xml:space="preserve">, in addition to </w:t>
      </w:r>
      <w:r>
        <w:rPr>
          <w:rFonts w:ascii="Times New Roman" w:eastAsia="Times New Roman" w:hAnsi="Times New Roman" w:cs="Times New Roman"/>
          <w:sz w:val="24"/>
          <w:szCs w:val="24"/>
        </w:rPr>
        <w:t>brown sugar and distilled wate</w:t>
      </w:r>
      <w:r w:rsidR="005B4210">
        <w:rPr>
          <w:rFonts w:ascii="Times New Roman" w:eastAsia="Times New Roman" w:hAnsi="Times New Roman" w:cs="Times New Roman"/>
          <w:sz w:val="24"/>
          <w:szCs w:val="24"/>
        </w:rPr>
        <w:t xml:space="preserve">r. </w:t>
      </w:r>
      <w:r>
        <w:rPr>
          <w:rFonts w:ascii="Times New Roman" w:eastAsia="Times New Roman" w:hAnsi="Times New Roman" w:cs="Times New Roman"/>
          <w:sz w:val="24"/>
          <w:szCs w:val="24"/>
        </w:rPr>
        <w:t>Fresh banana (</w:t>
      </w:r>
      <w:proofErr w:type="spellStart"/>
      <w:r>
        <w:rPr>
          <w:rFonts w:ascii="Times New Roman" w:eastAsia="Times New Roman" w:hAnsi="Times New Roman" w:cs="Times New Roman"/>
          <w:i/>
          <w:sz w:val="24"/>
          <w:szCs w:val="24"/>
        </w:rPr>
        <w:t>musa</w:t>
      </w:r>
      <w:proofErr w:type="spellEnd"/>
      <w:r>
        <w:rPr>
          <w:rFonts w:ascii="Times New Roman" w:eastAsia="Times New Roman" w:hAnsi="Times New Roman" w:cs="Times New Roman"/>
          <w:i/>
          <w:sz w:val="24"/>
          <w:szCs w:val="24"/>
        </w:rPr>
        <w:t xml:space="preserve"> acuminate</w:t>
      </w:r>
      <w:r>
        <w:rPr>
          <w:rFonts w:ascii="Times New Roman" w:eastAsia="Times New Roman" w:hAnsi="Times New Roman" w:cs="Times New Roman"/>
          <w:sz w:val="24"/>
          <w:szCs w:val="24"/>
        </w:rPr>
        <w:t>), papaya (</w:t>
      </w:r>
      <w:proofErr w:type="spellStart"/>
      <w:r>
        <w:rPr>
          <w:rFonts w:ascii="Times New Roman" w:eastAsia="Times New Roman" w:hAnsi="Times New Roman" w:cs="Times New Roman"/>
          <w:i/>
          <w:sz w:val="24"/>
          <w:szCs w:val="24"/>
        </w:rPr>
        <w:t>carica</w:t>
      </w:r>
      <w:proofErr w:type="spellEnd"/>
      <w:r>
        <w:rPr>
          <w:rFonts w:ascii="Times New Roman" w:eastAsia="Times New Roman" w:hAnsi="Times New Roman" w:cs="Times New Roman"/>
          <w:i/>
          <w:sz w:val="24"/>
          <w:szCs w:val="24"/>
        </w:rPr>
        <w:t xml:space="preserve"> papaya</w:t>
      </w:r>
      <w:r>
        <w:rPr>
          <w:rFonts w:ascii="Times New Roman" w:eastAsia="Times New Roman" w:hAnsi="Times New Roman" w:cs="Times New Roman"/>
          <w:sz w:val="24"/>
          <w:szCs w:val="24"/>
        </w:rPr>
        <w:t>) and mango (</w:t>
      </w:r>
      <w:proofErr w:type="spellStart"/>
      <w:r>
        <w:rPr>
          <w:rFonts w:ascii="Times New Roman" w:eastAsia="Times New Roman" w:hAnsi="Times New Roman" w:cs="Times New Roman"/>
          <w:i/>
          <w:sz w:val="24"/>
          <w:szCs w:val="24"/>
        </w:rPr>
        <w:t>mangifer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indica</w:t>
      </w:r>
      <w:proofErr w:type="spellEnd"/>
      <w:r>
        <w:rPr>
          <w:rFonts w:ascii="Times New Roman" w:eastAsia="Times New Roman" w:hAnsi="Times New Roman" w:cs="Times New Roman"/>
          <w:sz w:val="24"/>
          <w:szCs w:val="24"/>
        </w:rPr>
        <w:t>) peels were sourced directly from fruit vendors at the central market in Birnin Kebbi. The selection of these specific fruit peels was based on their availability, organic nature and potential to yield beneficial enzymes during the fermentation process.</w:t>
      </w:r>
    </w:p>
    <w:p w14:paraId="2BB467BD" w14:textId="77777777" w:rsidR="005B4210" w:rsidRDefault="005B4210">
      <w:pPr>
        <w:spacing w:after="0" w:line="360" w:lineRule="auto"/>
        <w:jc w:val="both"/>
        <w:rPr>
          <w:rFonts w:ascii="Times New Roman" w:eastAsia="Times New Roman" w:hAnsi="Times New Roman" w:cs="Times New Roman"/>
          <w:sz w:val="24"/>
          <w:szCs w:val="24"/>
        </w:rPr>
      </w:pPr>
    </w:p>
    <w:p w14:paraId="00CDCBED" w14:textId="77777777" w:rsidR="001B049D" w:rsidRDefault="001B049D">
      <w:pPr>
        <w:tabs>
          <w:tab w:val="left" w:pos="8640"/>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Methods </w:t>
      </w:r>
    </w:p>
    <w:p w14:paraId="2966B586" w14:textId="77777777" w:rsidR="001B049D" w:rsidRDefault="001B049D">
      <w:pPr>
        <w:tabs>
          <w:tab w:val="left" w:pos="8640"/>
        </w:tabs>
        <w:spacing w:after="0" w:line="360" w:lineRule="auto"/>
        <w:jc w:val="both"/>
        <w:rPr>
          <w:rFonts w:ascii="Times New Roman" w:hAnsi="Times New Roman" w:cs="Times New Roman"/>
          <w:b/>
          <w:sz w:val="24"/>
          <w:szCs w:val="24"/>
        </w:rPr>
      </w:pPr>
    </w:p>
    <w:p w14:paraId="1282F181" w14:textId="7214F778" w:rsidR="00A474B8" w:rsidRDefault="00B6483C">
      <w:pPr>
        <w:tabs>
          <w:tab w:val="left" w:pos="8640"/>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duction of Fermented Solutions</w:t>
      </w:r>
      <w:r>
        <w:rPr>
          <w:rFonts w:ascii="Times New Roman" w:hAnsi="Times New Roman" w:cs="Times New Roman"/>
          <w:b/>
          <w:sz w:val="24"/>
          <w:szCs w:val="24"/>
        </w:rPr>
        <w:tab/>
      </w:r>
    </w:p>
    <w:p w14:paraId="4A1AB552" w14:textId="281DA9C2" w:rsidR="00A474B8" w:rsidRDefault="00B6483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ollected fresh fruit peels were cut into smaller pieces using a sterile stainless-steel knife. Each of </w:t>
      </w:r>
      <w:r w:rsidR="001B049D">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ruit peel was separately </w:t>
      </w:r>
      <w:r w:rsidR="001B049D">
        <w:rPr>
          <w:rFonts w:ascii="Times New Roman" w:eastAsia="Times New Roman" w:hAnsi="Times New Roman" w:cs="Times New Roman"/>
          <w:sz w:val="24"/>
          <w:szCs w:val="24"/>
        </w:rPr>
        <w:t xml:space="preserve">put in an airtight plastic container followed by addition of </w:t>
      </w:r>
      <w:r>
        <w:rPr>
          <w:rFonts w:ascii="Times New Roman" w:eastAsia="Times New Roman" w:hAnsi="Times New Roman" w:cs="Times New Roman"/>
          <w:sz w:val="24"/>
          <w:szCs w:val="24"/>
        </w:rPr>
        <w:t xml:space="preserve">brown sugar and water in a ratio of 1:3:10. </w:t>
      </w:r>
      <w:r w:rsidR="001B049D">
        <w:rPr>
          <w:rFonts w:ascii="Times New Roman" w:eastAsia="Times New Roman" w:hAnsi="Times New Roman" w:cs="Times New Roman"/>
          <w:sz w:val="24"/>
          <w:szCs w:val="24"/>
        </w:rPr>
        <w:t xml:space="preserve">The mixture was then mixed thoroughly. </w:t>
      </w:r>
      <w:r>
        <w:rPr>
          <w:rFonts w:ascii="Times New Roman" w:eastAsia="Times New Roman" w:hAnsi="Times New Roman" w:cs="Times New Roman"/>
          <w:sz w:val="24"/>
          <w:szCs w:val="24"/>
        </w:rPr>
        <w:t xml:space="preserve">Additionally, a mixture containing all three (3) </w:t>
      </w:r>
      <w:r w:rsidR="001B049D">
        <w:rPr>
          <w:rFonts w:ascii="Times New Roman" w:eastAsia="Times New Roman" w:hAnsi="Times New Roman" w:cs="Times New Roman"/>
          <w:sz w:val="24"/>
          <w:szCs w:val="24"/>
        </w:rPr>
        <w:t xml:space="preserve">fruit </w:t>
      </w:r>
      <w:r>
        <w:rPr>
          <w:rFonts w:ascii="Times New Roman" w:eastAsia="Times New Roman" w:hAnsi="Times New Roman" w:cs="Times New Roman"/>
          <w:sz w:val="24"/>
          <w:szCs w:val="24"/>
        </w:rPr>
        <w:t>peels was prepared using the same ratio.</w:t>
      </w:r>
      <w:r w:rsidR="005B421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ermentation was conducted for three (3) months under sun-protected conditions at room temperature. To prevent rupture due to gas buildup, the containers were opened periodically to release accumulated gases. After </w:t>
      </w:r>
      <w:r w:rsidR="001B049D">
        <w:rPr>
          <w:rFonts w:ascii="Times New Roman" w:eastAsia="Times New Roman" w:hAnsi="Times New Roman" w:cs="Times New Roman"/>
          <w:sz w:val="24"/>
          <w:szCs w:val="24"/>
        </w:rPr>
        <w:t>90 days of</w:t>
      </w:r>
      <w:r>
        <w:rPr>
          <w:rFonts w:ascii="Times New Roman" w:eastAsia="Times New Roman" w:hAnsi="Times New Roman" w:cs="Times New Roman"/>
          <w:sz w:val="24"/>
          <w:szCs w:val="24"/>
        </w:rPr>
        <w:t xml:space="preserve"> fermentation</w:t>
      </w:r>
      <w:r w:rsidR="001B049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solutions were filtered using a muslin cloth. The filtered solutions were stored in sterile plastic bottles at 4°C until further analysis.</w:t>
      </w:r>
      <w:r w:rsidR="00C217AB">
        <w:rPr>
          <w:rFonts w:ascii="Times New Roman" w:eastAsia="Times New Roman" w:hAnsi="Times New Roman" w:cs="Times New Roman"/>
          <w:sz w:val="24"/>
          <w:szCs w:val="24"/>
        </w:rPr>
        <w:t xml:space="preserve"> An illustration of this process is presented in figure 1.</w:t>
      </w:r>
    </w:p>
    <w:p w14:paraId="5D074E2F" w14:textId="77777777" w:rsidR="00C217AB" w:rsidRDefault="00C217AB">
      <w:pPr>
        <w:spacing w:after="0" w:line="360" w:lineRule="auto"/>
        <w:jc w:val="both"/>
        <w:rPr>
          <w:rFonts w:ascii="Times New Roman" w:eastAsia="Times New Roman" w:hAnsi="Times New Roman" w:cs="Times New Roman"/>
          <w:sz w:val="24"/>
          <w:szCs w:val="24"/>
        </w:rPr>
      </w:pPr>
    </w:p>
    <w:p w14:paraId="7DAAE0CE" w14:textId="77777777" w:rsidR="00A474B8" w:rsidRDefault="00B6483C">
      <w:pPr>
        <w:spacing w:after="0" w:line="360" w:lineRule="auto"/>
        <w:jc w:val="center"/>
        <w:rPr>
          <w:rFonts w:ascii="Times New Roman" w:eastAsia="Times New Roman" w:hAnsi="Times New Roman" w:cs="Times New Roman"/>
          <w:sz w:val="24"/>
          <w:szCs w:val="24"/>
        </w:rPr>
      </w:pPr>
      <w:r>
        <w:rPr>
          <w:rFonts w:ascii="Times New Roman" w:hAnsi="Times New Roman" w:cs="Times New Roman"/>
          <w:noProof/>
          <w:sz w:val="24"/>
          <w:szCs w:val="24"/>
        </w:rPr>
        <w:drawing>
          <wp:inline distT="0" distB="0" distL="0" distR="0" wp14:anchorId="50D32271" wp14:editId="4EDD2B95">
            <wp:extent cx="3860165" cy="493776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7"/>
                    <a:srcRect l="4487" t="19383" r="52083" b="15018"/>
                    <a:stretch>
                      <a:fillRect/>
                    </a:stretch>
                  </pic:blipFill>
                  <pic:spPr>
                    <a:xfrm>
                      <a:off x="0" y="0"/>
                      <a:ext cx="3860667" cy="4937760"/>
                    </a:xfrm>
                    <a:prstGeom prst="rect">
                      <a:avLst/>
                    </a:prstGeom>
                    <a:ln>
                      <a:noFill/>
                    </a:ln>
                  </pic:spPr>
                </pic:pic>
              </a:graphicData>
            </a:graphic>
          </wp:inline>
        </w:drawing>
      </w:r>
    </w:p>
    <w:p w14:paraId="1F7F2CC2" w14:textId="1EF20962" w:rsidR="00A474B8" w:rsidRDefault="00B6483C" w:rsidP="007912FB">
      <w:pPr>
        <w:spacing w:after="0" w:line="360" w:lineRule="auto"/>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Figure 1. Schematic illustration of the fermentation process using banana, mango and papaya fruit peels</w:t>
      </w:r>
      <w:r w:rsidR="00DD287E">
        <w:rPr>
          <w:rFonts w:ascii="Times New Roman" w:eastAsia="Times New Roman" w:hAnsi="Times New Roman" w:cs="Times New Roman"/>
          <w:iCs/>
          <w:sz w:val="24"/>
          <w:szCs w:val="24"/>
        </w:rPr>
        <w:t>.</w:t>
      </w:r>
    </w:p>
    <w:p w14:paraId="5CFBF81F" w14:textId="77777777" w:rsidR="007912FB" w:rsidRDefault="007912FB" w:rsidP="007912FB">
      <w:pPr>
        <w:spacing w:after="0" w:line="360" w:lineRule="auto"/>
        <w:jc w:val="both"/>
        <w:rPr>
          <w:rFonts w:ascii="Times New Roman" w:eastAsia="Times New Roman" w:hAnsi="Times New Roman" w:cs="Times New Roman"/>
          <w:sz w:val="24"/>
          <w:szCs w:val="24"/>
        </w:rPr>
      </w:pPr>
    </w:p>
    <w:p w14:paraId="6CE4D3EF" w14:textId="6237C88C" w:rsidR="00A474B8" w:rsidRDefault="00B6483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H Measurement</w:t>
      </w:r>
    </w:p>
    <w:p w14:paraId="21A36047" w14:textId="73F6CA19" w:rsidR="00A474B8" w:rsidRDefault="0011613D">
      <w:pPr>
        <w:spacing w:after="0" w:line="360" w:lineRule="auto"/>
        <w:jc w:val="both"/>
        <w:rPr>
          <w:rFonts w:ascii="Times New Roman" w:eastAsia="Times New Roman" w:hAnsi="Times New Roman" w:cs="Times New Roman"/>
          <w:sz w:val="24"/>
          <w:szCs w:val="24"/>
        </w:rPr>
      </w:pPr>
      <w:r w:rsidRPr="0011613D">
        <w:rPr>
          <w:rFonts w:ascii="Times New Roman" w:eastAsia="Times New Roman" w:hAnsi="Times New Roman" w:cs="Times New Roman"/>
          <w:sz w:val="24"/>
          <w:szCs w:val="24"/>
        </w:rPr>
        <w:t xml:space="preserve">The pH values of solutions were measured before and after the </w:t>
      </w:r>
      <w:r w:rsidR="00822B65" w:rsidRPr="0011613D">
        <w:rPr>
          <w:rFonts w:ascii="Times New Roman" w:eastAsia="Times New Roman" w:hAnsi="Times New Roman" w:cs="Times New Roman"/>
          <w:sz w:val="24"/>
          <w:szCs w:val="24"/>
        </w:rPr>
        <w:t>90-day</w:t>
      </w:r>
      <w:r w:rsidRPr="0011613D">
        <w:rPr>
          <w:rFonts w:ascii="Times New Roman" w:eastAsia="Times New Roman" w:hAnsi="Times New Roman" w:cs="Times New Roman"/>
          <w:sz w:val="24"/>
          <w:szCs w:val="24"/>
        </w:rPr>
        <w:t xml:space="preserve"> fermentation period using a calibrated pH meter.</w:t>
      </w:r>
    </w:p>
    <w:p w14:paraId="11D895C6" w14:textId="51FA3D58" w:rsidR="00A474B8" w:rsidRDefault="00B6483C">
      <w:pPr>
        <w:pStyle w:val="Heading3"/>
        <w:spacing w:before="0"/>
        <w:jc w:val="both"/>
        <w:rPr>
          <w:sz w:val="24"/>
          <w:szCs w:val="24"/>
        </w:rPr>
      </w:pPr>
      <w:bookmarkStart w:id="1" w:name="_Toc205282812"/>
      <w:r>
        <w:rPr>
          <w:sz w:val="24"/>
          <w:szCs w:val="24"/>
        </w:rPr>
        <w:t>Determination of Amylase Activity</w:t>
      </w:r>
      <w:bookmarkEnd w:id="1"/>
    </w:p>
    <w:p w14:paraId="59E20DD8" w14:textId="078ECD04" w:rsidR="00A474B8" w:rsidRDefault="00B6483C" w:rsidP="005B421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mylase activity was assessed using cassava starch as a substrate adopting a method </w:t>
      </w:r>
      <w:r w:rsidR="0011613D">
        <w:rPr>
          <w:rFonts w:ascii="Times New Roman" w:hAnsi="Times New Roman" w:cs="Times New Roman"/>
          <w:sz w:val="24"/>
          <w:szCs w:val="24"/>
        </w:rPr>
        <w:t xml:space="preserve">described previously </w:t>
      </w:r>
      <w:r w:rsidR="0011613D">
        <w:rPr>
          <w:rFonts w:ascii="Times New Roman" w:hAnsi="Times New Roman" w:cs="Times New Roman"/>
          <w:sz w:val="24"/>
          <w:szCs w:val="24"/>
        </w:rPr>
        <w:fldChar w:fldCharType="begin"/>
      </w:r>
      <w:r w:rsidR="0011613D">
        <w:rPr>
          <w:rFonts w:ascii="Times New Roman" w:hAnsi="Times New Roman" w:cs="Times New Roman"/>
          <w:sz w:val="24"/>
          <w:szCs w:val="24"/>
        </w:rPr>
        <w:instrText xml:space="preserve"> ADDIN ZOTERO_ITEM CSL_CITATION {"citationID":"kmLl6Coj","properties":{"formattedCitation":"[12]","plainCitation":"[12]","noteIndex":0},"citationItems":[{"id":67,"uris":["http://zotero.org/users/17167358/items/T37AECA6"],"itemData":{"id":67,"type":"article-journal","abstract":"Amylases and proteases are among the industrially most important enzymes for food processing, animal feed, brewing, starch processing, detergents, healthcare, leather processing, and biofuel production. In this study, we investigated the growth kinetics and statistically optimized the co-production of amylase and protease in a phylogenetically novel haloalkaliphilic actinomycete, Streptomyces lopnurensis KaM5 of seawater. The Plackett-Berman design using Minitab 14.0 software was employed to assess the impact of the nutritional factors, temperature, pH, and incubation time. Further, starch, yeast extract, NaCl concentrations, and incubation time were optimized by Box-Behnken design at their three levels. The Pareto charts, contour, surface plots, and individual factorial analysis expressed the variability and levels for the optimal enzyme production. ANOVA analysis admitted the statistical fitness and significance level among the variables. A two-fold increase in enzyme production was achieved by cost-effective co-production media. The study was further extended to growth kinetics associated with enzyme production. Specific growth rate (μ), maximal cell mass (Xmax), volumetric product formation (Pmax), rate of product formation (Qp), and generation time (g) were computed and analyzed. These parameters significantly improved when compared with the pre-optimized conditions, and the production economics of the enzyme was industrially viable. The initial studies on the characteristics of the enzymes suggested its ability to function under the combination of alkaline pH and high salt concentrations. The co-production of enzymes from extremophiles can be a potentially viable option for large-scale production and applications.","container-title":"Folia Microbiologica","DOI":"10.1007/s12223-020-00843-z","ISSN":"1874-9356","issue":"3","journalAbbreviation":"Folia Microbiol","language":"en","page":"303-316","source":"Springer Link","title":"Kinetics of growth and co-production of amylase and protease in novel marine actinomycete, Streptomyces lopnurensis KaM5","volume":"66","author":[{"family":"Rathore","given":"Dalip Singh"},{"family":"Singh","given":"Satya P."}],"issued":{"date-parts":[["2021",6,1]]}}}],"schema":"https://github.com/citation-style-language/schema/raw/master/csl-citation.json"} </w:instrText>
      </w:r>
      <w:r w:rsidR="0011613D">
        <w:rPr>
          <w:rFonts w:ascii="Times New Roman" w:hAnsi="Times New Roman" w:cs="Times New Roman"/>
          <w:sz w:val="24"/>
          <w:szCs w:val="24"/>
        </w:rPr>
        <w:fldChar w:fldCharType="separate"/>
      </w:r>
      <w:r w:rsidR="0011613D" w:rsidRPr="0011613D">
        <w:rPr>
          <w:rFonts w:ascii="Times New Roman" w:hAnsi="Times New Roman" w:cs="Times New Roman"/>
          <w:sz w:val="24"/>
        </w:rPr>
        <w:t>[12]</w:t>
      </w:r>
      <w:r w:rsidR="0011613D">
        <w:rPr>
          <w:rFonts w:ascii="Times New Roman" w:hAnsi="Times New Roman" w:cs="Times New Roman"/>
          <w:sz w:val="24"/>
          <w:szCs w:val="24"/>
        </w:rPr>
        <w:fldChar w:fldCharType="end"/>
      </w:r>
      <w:r>
        <w:rPr>
          <w:rFonts w:ascii="Times New Roman" w:hAnsi="Times New Roman" w:cs="Times New Roman"/>
          <w:sz w:val="24"/>
          <w:szCs w:val="24"/>
        </w:rPr>
        <w:t xml:space="preserve">. A 0.5 mL aliquot of the fermented solution was mixed with solubilized cassava starch of varying concentrations (0.2%, 0.4%, 0.6%, 0.8% and 1% w/v) in 0.1 M phosphate </w:t>
      </w:r>
      <w:r>
        <w:rPr>
          <w:rFonts w:ascii="Times New Roman" w:hAnsi="Times New Roman" w:cs="Times New Roman"/>
          <w:sz w:val="24"/>
          <w:szCs w:val="24"/>
        </w:rPr>
        <w:lastRenderedPageBreak/>
        <w:t>buffer (pH 7). The mixture was incubated at 50°C for 30 minutes. The release of reducing sugars was determined using the 3,5-dinitrosalicylic acid (DNS) method. The reaction mixture, including 3 mL of DNS reagent, was heated for 10 minutes, followed by the addition of 10 mL of distilled water. Absorbance was measured at 540 nm using a spectrophotometer. Enzyme blanks were prepared using heat-denatured samples to account for non-enzymatic sugar release. One unit (U) of amylase activity was defined as the amount of enzyme required to release 1 µmol of glucose per minute under assay conditions.</w:t>
      </w:r>
    </w:p>
    <w:p w14:paraId="503A0CE1" w14:textId="3F4E1C39" w:rsidR="00A474B8" w:rsidRDefault="00B6483C" w:rsidP="00504D36">
      <w:pPr>
        <w:pStyle w:val="Heading3"/>
        <w:spacing w:before="0" w:line="360" w:lineRule="auto"/>
        <w:jc w:val="both"/>
        <w:rPr>
          <w:sz w:val="24"/>
          <w:szCs w:val="24"/>
        </w:rPr>
      </w:pPr>
      <w:bookmarkStart w:id="2" w:name="_Toc205282813"/>
      <w:r>
        <w:rPr>
          <w:sz w:val="24"/>
          <w:szCs w:val="24"/>
        </w:rPr>
        <w:t>Determination of Cellulase Activity</w:t>
      </w:r>
      <w:bookmarkEnd w:id="2"/>
    </w:p>
    <w:p w14:paraId="34A38EAB" w14:textId="5D4AD9B3" w:rsidR="00A474B8" w:rsidRDefault="00B6483C" w:rsidP="00504D3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ellulase activity was determined using </w:t>
      </w:r>
      <w:r w:rsidR="0011613D">
        <w:rPr>
          <w:rFonts w:ascii="Times New Roman" w:hAnsi="Times New Roman" w:cs="Times New Roman"/>
          <w:sz w:val="24"/>
          <w:szCs w:val="24"/>
        </w:rPr>
        <w:t>carboxymethyl cellulose (CMC)</w:t>
      </w:r>
      <w:r>
        <w:rPr>
          <w:rFonts w:ascii="Times New Roman" w:hAnsi="Times New Roman" w:cs="Times New Roman"/>
          <w:sz w:val="24"/>
          <w:szCs w:val="24"/>
        </w:rPr>
        <w:t xml:space="preserve"> as a substrate</w:t>
      </w:r>
      <w:r w:rsidR="0011613D">
        <w:rPr>
          <w:rFonts w:ascii="Times New Roman" w:hAnsi="Times New Roman" w:cs="Times New Roman"/>
          <w:sz w:val="24"/>
          <w:szCs w:val="24"/>
        </w:rPr>
        <w:t xml:space="preserve"> </w:t>
      </w:r>
      <w:r w:rsidR="0011613D">
        <w:rPr>
          <w:rFonts w:ascii="Times New Roman" w:hAnsi="Times New Roman" w:cs="Times New Roman"/>
          <w:sz w:val="24"/>
          <w:szCs w:val="24"/>
        </w:rPr>
        <w:fldChar w:fldCharType="begin"/>
      </w:r>
      <w:r w:rsidR="0011613D">
        <w:rPr>
          <w:rFonts w:ascii="Times New Roman" w:hAnsi="Times New Roman" w:cs="Times New Roman"/>
          <w:sz w:val="24"/>
          <w:szCs w:val="24"/>
        </w:rPr>
        <w:instrText xml:space="preserve"> ADDIN ZOTERO_ITEM CSL_CITATION {"citationID":"AfRpuxG4","properties":{"formattedCitation":"[13]","plainCitation":"[13]","noteIndex":0},"citationItems":[{"id":65,"uris":["http://zotero.org/users/17167358/items/6MCJPWEK"],"itemData":{"id":65,"type":"article-journal","abstract":"The continuous accumulation of waste, particularly from industries, often ends up in landfills. However, this waste can be transformed into a valuable resource through innovative methods. This process not only reduces environmental pollution but also generates additional useful products. This study aims to screen novel high-efficiency cellulose-degrading bacteria from cow dung, forest soil, brewery waste, and agro-industrial waste in the Debre Berhan area for the treatment of cellulose-rich agricultural waste. The serial dilution and pour plate method was used to screen for cellulolytic bacteria and further characterized using morphological and biochemical methods. From eleven isolates cow dung 1 (CD1), cow dung 6 (CD6) and cow dung (CD3) which produced the largest cellulolytic index (3.1, 2.9 and 2.87) were selected. Samples from forest soil, and spent grain didn’t form a zone of clearance, and effluent treatment and industrial waste (IW9) shows the smallest cellulolytic index. Three potential isolates were then tested for cellulolytic activity, with cow dung 1 (CD1) displaying promising cellulase activity. These bacterial isolates were then identified as Bacillus species, which were isolated from cow dung 1 (CD1) with maximum cellulase production. Cow dung waste is a rich source of cellulase-producing bacteria, which can be valuable and innovative enzymes for converting lignocellulosic waste.","container-title":"PLOS ONE","DOI":"10.1371/journal.pone.0301607","ISSN":"1932-6203","issue":"4","journalAbbreviation":"PLOS ONE","language":"en","note":"publisher: Public Library of Science","page":"e0301607","source":"PLoS Journals","title":"Isolation and characterization of cellulase producing bacteria from forest, cow dung, Dashen brewery and agro-industrial waste","volume":"19","author":[{"family":"Demissie","given":"Mulugeta Samuel"},{"family":"Legesse","given":"Negash Hailu"},{"family":"Tesema","given":"Aderajew Adgo"}],"issued":{"date-parts":[["2024",4,10]]}}}],"schema":"https://github.com/citation-style-language/schema/raw/master/csl-citation.json"} </w:instrText>
      </w:r>
      <w:r w:rsidR="0011613D">
        <w:rPr>
          <w:rFonts w:ascii="Times New Roman" w:hAnsi="Times New Roman" w:cs="Times New Roman"/>
          <w:sz w:val="24"/>
          <w:szCs w:val="24"/>
        </w:rPr>
        <w:fldChar w:fldCharType="separate"/>
      </w:r>
      <w:r w:rsidR="0011613D" w:rsidRPr="0011613D">
        <w:rPr>
          <w:rFonts w:ascii="Times New Roman" w:hAnsi="Times New Roman" w:cs="Times New Roman"/>
          <w:sz w:val="24"/>
        </w:rPr>
        <w:t>[13]</w:t>
      </w:r>
      <w:r w:rsidR="0011613D">
        <w:rPr>
          <w:rFonts w:ascii="Times New Roman" w:hAnsi="Times New Roman" w:cs="Times New Roman"/>
          <w:sz w:val="24"/>
          <w:szCs w:val="24"/>
        </w:rPr>
        <w:fldChar w:fldCharType="end"/>
      </w:r>
      <w:r>
        <w:rPr>
          <w:rFonts w:ascii="Times New Roman" w:hAnsi="Times New Roman" w:cs="Times New Roman"/>
          <w:sz w:val="24"/>
          <w:szCs w:val="24"/>
        </w:rPr>
        <w:t xml:space="preserve">. A 0.5 mL aliquot of fermented solution was mixed with solubilized </w:t>
      </w:r>
      <w:r w:rsidR="0011613D">
        <w:rPr>
          <w:rFonts w:ascii="Times New Roman" w:hAnsi="Times New Roman" w:cs="Times New Roman"/>
          <w:sz w:val="24"/>
          <w:szCs w:val="24"/>
        </w:rPr>
        <w:t>CMC</w:t>
      </w:r>
      <w:r>
        <w:rPr>
          <w:rFonts w:ascii="Times New Roman" w:hAnsi="Times New Roman" w:cs="Times New Roman"/>
          <w:sz w:val="24"/>
          <w:szCs w:val="24"/>
        </w:rPr>
        <w:t xml:space="preserve"> of varying concentrations (0.2%, 0.4%, 0.6%, 0.8% and 1% w/v) in 0.1 M phosphate buffer (pH 7). The mixture was incubated at 50°C for 30 minutes and the released reducing sugars were quantified using the DNS method. Absorbance was recorded at 540 nm. Enzyme blanks were included to correct for non-enzymatic sugar release. One unit (U) of cellulase activity was defined as the amount of enzyme needed to release 1 µmol of glucose per minute.</w:t>
      </w:r>
      <w:bookmarkStart w:id="3" w:name="_Toc205282814"/>
    </w:p>
    <w:p w14:paraId="01A4F4C4" w14:textId="65B70187" w:rsidR="00A474B8" w:rsidRDefault="00B6483C" w:rsidP="00504D36">
      <w:pPr>
        <w:pStyle w:val="Heading3"/>
        <w:spacing w:before="0" w:line="360" w:lineRule="auto"/>
        <w:jc w:val="both"/>
        <w:rPr>
          <w:sz w:val="24"/>
          <w:szCs w:val="24"/>
        </w:rPr>
      </w:pPr>
      <w:r>
        <w:rPr>
          <w:sz w:val="24"/>
          <w:szCs w:val="24"/>
        </w:rPr>
        <w:t>Determination of Pectinase Activity</w:t>
      </w:r>
      <w:bookmarkEnd w:id="3"/>
    </w:p>
    <w:p w14:paraId="55E88CB6" w14:textId="6554DF76" w:rsidR="00A474B8" w:rsidRDefault="00B6483C" w:rsidP="00504D3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ctinase activity was determined using powdered orange peel as a substrate</w:t>
      </w:r>
      <w:r w:rsidR="00A44F19">
        <w:rPr>
          <w:rFonts w:ascii="Times New Roman" w:hAnsi="Times New Roman" w:cs="Times New Roman"/>
          <w:sz w:val="24"/>
          <w:szCs w:val="24"/>
        </w:rPr>
        <w:t xml:space="preserve"> </w:t>
      </w:r>
      <w:r w:rsidR="00A44F19">
        <w:rPr>
          <w:rFonts w:ascii="Times New Roman" w:hAnsi="Times New Roman" w:cs="Times New Roman"/>
          <w:sz w:val="24"/>
          <w:szCs w:val="24"/>
        </w:rPr>
        <w:fldChar w:fldCharType="begin"/>
      </w:r>
      <w:r w:rsidR="00A44F19">
        <w:rPr>
          <w:rFonts w:ascii="Times New Roman" w:hAnsi="Times New Roman" w:cs="Times New Roman"/>
          <w:sz w:val="24"/>
          <w:szCs w:val="24"/>
        </w:rPr>
        <w:instrText xml:space="preserve"> ADDIN ZOTERO_ITEM CSL_CITATION {"citationID":"0KTQRmR0","properties":{"formattedCitation":"[14]","plainCitation":"[14]","noteIndex":0},"citationItems":[{"id":64,"uris":["http://zotero.org/users/17167358/items/VCEHF93K"],"itemData":{"id":64,"type":"article-journal","abstract":"Pectinases are a group of enzymes with broad application, including in plant fiber processing, pectic wastewater treatment, paper pulping, fruit juice extraction, and clarification. With an increasing industrial demand for these enzymes, it is useful to isolate organisms that produce large amounts of pectinase and possess wide ranges of stability factors like temperature and pH. In this study, 17 out of 29 bacteria (58.62%) from forest soil samples were pectinolytic. However, only four bacteria (S-5, S-10, S-14, and S-17) showed high pectin hydrolysis zones (ranging from 0.2 cm to 1.7 cm). These four bacteria were identified based on colony morphology, microscopic characterization, biochemical characteristics, and 16S rDNA sequencing. They were designated as Streptomyces sp. (S-5, S-14), Cellulomonas sp. (S-10), and Bacillus sp. (S-17). Interestingly, bacteria showed cellulase and xylanase activity in addition to pectinase. The quantitative assay for pectinase activity of the four isolates provided proof that they are pectinase producers and can be considered potential candidates for industrial uses. The crude enzyme extracts of these bacteria are applicable in oil and juice extraction from sesame seeds and apples, respectively.","container-title":"Fermentation","DOI":"10.3390/fermentation7010040","ISSN":"2311-5637","issue":"1","language":"en","license":"http://creativecommons.org/licenses/by/3.0/","note":"number: 1\npublisher: Multidisciplinary Digital Publishing Institute","page":"40","source":"www.mdpi.com","title":"Screening and Molecular Identification of Novel Pectinolytic Bacteria from Forest Soil","volume":"7","author":[{"family":"Shrestha","given":"Sarita"},{"family":"Khatiwada","given":"Janak Raj"},{"family":"Zhang","given":"Xiaodong"},{"family":"Chio","given":"Chonlong"},{"family":"Kognou","given":"Aristide Laurel Mokale"},{"family":"Chen","given":"Feifei"},{"family":"Han","given":"Sihai"},{"family":"Chen","given":"Xuatong"},{"family":"Qin","given":"Wensheng"}],"issued":{"date-parts":[["2021",3]]}}}],"schema":"https://github.com/citation-style-language/schema/raw/master/csl-citation.json"} </w:instrText>
      </w:r>
      <w:r w:rsidR="00A44F19">
        <w:rPr>
          <w:rFonts w:ascii="Times New Roman" w:hAnsi="Times New Roman" w:cs="Times New Roman"/>
          <w:sz w:val="24"/>
          <w:szCs w:val="24"/>
        </w:rPr>
        <w:fldChar w:fldCharType="separate"/>
      </w:r>
      <w:r w:rsidR="00A44F19" w:rsidRPr="00A44F19">
        <w:rPr>
          <w:rFonts w:ascii="Times New Roman" w:hAnsi="Times New Roman" w:cs="Times New Roman"/>
          <w:sz w:val="24"/>
        </w:rPr>
        <w:t>[14]</w:t>
      </w:r>
      <w:r w:rsidR="00A44F19">
        <w:rPr>
          <w:rFonts w:ascii="Times New Roman" w:hAnsi="Times New Roman" w:cs="Times New Roman"/>
          <w:sz w:val="24"/>
          <w:szCs w:val="24"/>
        </w:rPr>
        <w:fldChar w:fldCharType="end"/>
      </w:r>
      <w:r>
        <w:rPr>
          <w:rFonts w:ascii="Times New Roman" w:hAnsi="Times New Roman" w:cs="Times New Roman"/>
          <w:sz w:val="24"/>
          <w:szCs w:val="24"/>
        </w:rPr>
        <w:t>. The amount of reducing sugars released was measured at 540 nm. One unit (U) of pectinase activity was defined as the quantity of enzyme releasing 1 µmol of galacturonic acid per minute.</w:t>
      </w:r>
    </w:p>
    <w:p w14:paraId="556B0D4D" w14:textId="5CB39E32" w:rsidR="00A474B8" w:rsidRDefault="00B6483C" w:rsidP="00504D36">
      <w:pPr>
        <w:pStyle w:val="Heading3"/>
        <w:spacing w:before="0" w:line="360" w:lineRule="auto"/>
        <w:jc w:val="both"/>
        <w:rPr>
          <w:sz w:val="24"/>
          <w:szCs w:val="24"/>
        </w:rPr>
      </w:pPr>
      <w:bookmarkStart w:id="4" w:name="_Toc205282815"/>
      <w:r>
        <w:rPr>
          <w:sz w:val="24"/>
          <w:szCs w:val="24"/>
        </w:rPr>
        <w:t>Determination of Protease Activity</w:t>
      </w:r>
      <w:bookmarkEnd w:id="4"/>
    </w:p>
    <w:p w14:paraId="605172DC" w14:textId="01339567" w:rsidR="00A474B8" w:rsidRDefault="00B6483C" w:rsidP="00504D3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ease activity was determined using casein as a substrate</w:t>
      </w:r>
      <w:r w:rsidR="00A44F19">
        <w:rPr>
          <w:rFonts w:ascii="Times New Roman" w:hAnsi="Times New Roman" w:cs="Times New Roman"/>
          <w:sz w:val="24"/>
          <w:szCs w:val="24"/>
        </w:rPr>
        <w:t xml:space="preserve"> </w:t>
      </w:r>
      <w:r w:rsidR="00A44F19">
        <w:rPr>
          <w:rFonts w:ascii="Times New Roman" w:hAnsi="Times New Roman" w:cs="Times New Roman"/>
          <w:sz w:val="24"/>
          <w:szCs w:val="24"/>
        </w:rPr>
        <w:fldChar w:fldCharType="begin"/>
      </w:r>
      <w:r w:rsidR="00A44F19">
        <w:rPr>
          <w:rFonts w:ascii="Times New Roman" w:hAnsi="Times New Roman" w:cs="Times New Roman"/>
          <w:sz w:val="24"/>
          <w:szCs w:val="24"/>
        </w:rPr>
        <w:instrText xml:space="preserve"> ADDIN ZOTERO_ITEM CSL_CITATION {"citationID":"A1q8vRzF","properties":{"formattedCitation":"[15]","plainCitation":"[15]","noteIndex":0},"citationItems":[{"id":63,"uris":["http://zotero.org/users/17167358/items/AWP56587"],"itemData":{"id":63,"type":"article-journal","abstract":"Objective\nThe present work aims to optimize fermentation parameters for the simultaneous production of eco-enzymes: proteases, amylases, and endoglucanases from the same fungus Stachybotrys microspora, and to evaluate their stability in free form and formulated in lye as detergent additives.\nMethods\nInitially, enzyme cocktail production was assayed in a medium comprising inexpensive waste biomass. Using the best substrate, we investigated the effect of its different concentrations and the NaCl concentration on the three enzymes co-production. Next, we studied the effect of several additives on the storage stability of the lyophilized enzyme cocktail (powder in liquid forms) free and incorporated in commercial laundry detergent. Finally, the washing efficiency analysis of the newly formulated enzyme cocktail was evaluated on dirty tissue pieces with different stains.\nResults\nThe highest enzymatic cocktail production was achieved at 30 °C for 96 h after adding 0.1% NaCl and 1.5% wheat bran as waste biomass in the basal culture medium. The effect of adding maltodextrin, sucrose, or polyethylene glycol 4000 during freeze-drying showed that maltodextrin is the best additive to protect the activities of proteases, amylases, and cellulases of liquid and powder enzyme form. Additionally, the liquid formulation of these enzymes showed excellent stability and compatibility with 1% maltodextrin and 10% glycerol. Interestingly, we have developed a new formulation of an enzyme cocktail (liquid and powder) stable and highly compatible with detergents. Comparing the washing performance of different formulations containing our enzyme cocktail to commercial ones showed significantly better removal of different types of stains.\nConclusions\nThis research shows a cost-effective approach to simultaneously produce proteases, amylases, and endoglucanases from Stachybotrys microspora that could be considered a compatible detergent additive in the green detergent industry.","container-title":"Heliyon","DOI":"10.1016/j.heliyon.2024.e25610","ISSN":"2405-8440","issue":"3","journalAbbreviation":"Heliyon","page":"e25610","source":"ScienceDirect","title":"Stable and effective eco-enzyme cocktails in powder and liquid form of &lt;i&gt;Stachybotrys microspora&lt;/i&gt; used as detergent additives","volume":"10","author":[{"family":"Ben Hmad","given":"Ines"},{"family":"Gargouri","given":"Ali"}],"issued":{"date-parts":[["2024",2,15]]}}}],"schema":"https://github.com/citation-style-language/schema/raw/master/csl-citation.json"} </w:instrText>
      </w:r>
      <w:r w:rsidR="00A44F19">
        <w:rPr>
          <w:rFonts w:ascii="Times New Roman" w:hAnsi="Times New Roman" w:cs="Times New Roman"/>
          <w:sz w:val="24"/>
          <w:szCs w:val="24"/>
        </w:rPr>
        <w:fldChar w:fldCharType="separate"/>
      </w:r>
      <w:r w:rsidR="00A44F19" w:rsidRPr="00A44F19">
        <w:rPr>
          <w:rFonts w:ascii="Times New Roman" w:hAnsi="Times New Roman" w:cs="Times New Roman"/>
          <w:sz w:val="24"/>
        </w:rPr>
        <w:t>[15]</w:t>
      </w:r>
      <w:r w:rsidR="00A44F19">
        <w:rPr>
          <w:rFonts w:ascii="Times New Roman" w:hAnsi="Times New Roman" w:cs="Times New Roman"/>
          <w:sz w:val="24"/>
          <w:szCs w:val="24"/>
        </w:rPr>
        <w:fldChar w:fldCharType="end"/>
      </w:r>
      <w:r>
        <w:rPr>
          <w:rFonts w:ascii="Times New Roman" w:hAnsi="Times New Roman" w:cs="Times New Roman"/>
          <w:sz w:val="24"/>
          <w:szCs w:val="24"/>
        </w:rPr>
        <w:t>. A 0.5 mL aliquot of fermented solution was mixed with casein solutions of varying concentrations (0.2%, 0.4%, 0.6%, 0.8% and 1% w/v) in 0.1 M phosphate buffer (pH 7) and incubated at 50°C for 30 minutes. The reaction was stopped by adding 0.5 mL of 20% trichloroacetic acid (TCA). After centrifugation at 13,000 rpm for 15 minutes at 4°C, absorbance was measured at 280 nm. The blank contained heat-denatured enzyme and casein. One unit (U) of protease activity was defined as the enzyme required to release 1 µg of tyrosine per mL per minute.</w:t>
      </w:r>
    </w:p>
    <w:p w14:paraId="2FB04B46" w14:textId="36A6E756" w:rsidR="00A474B8" w:rsidRDefault="00B6483C" w:rsidP="00504D36">
      <w:pPr>
        <w:pStyle w:val="Heading3"/>
        <w:spacing w:before="0" w:line="360" w:lineRule="auto"/>
        <w:jc w:val="both"/>
        <w:rPr>
          <w:sz w:val="24"/>
          <w:szCs w:val="24"/>
        </w:rPr>
      </w:pPr>
      <w:bookmarkStart w:id="5" w:name="_Toc205282816"/>
      <w:r>
        <w:rPr>
          <w:sz w:val="24"/>
          <w:szCs w:val="24"/>
        </w:rPr>
        <w:lastRenderedPageBreak/>
        <w:t>Determination of Lipase Activity</w:t>
      </w:r>
      <w:bookmarkEnd w:id="5"/>
    </w:p>
    <w:p w14:paraId="19447EBE" w14:textId="19EFDE5B" w:rsidR="00A474B8" w:rsidRDefault="00B6483C" w:rsidP="00504D3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ipase activity was determined </w:t>
      </w:r>
      <w:r w:rsidR="00A44F19">
        <w:rPr>
          <w:rFonts w:ascii="Times New Roman" w:hAnsi="Times New Roman" w:cs="Times New Roman"/>
          <w:sz w:val="24"/>
          <w:szCs w:val="24"/>
        </w:rPr>
        <w:t>by t</w:t>
      </w:r>
      <w:r w:rsidR="00A44F19" w:rsidRPr="00A44F19">
        <w:rPr>
          <w:rFonts w:ascii="Times New Roman" w:hAnsi="Times New Roman" w:cs="Times New Roman"/>
          <w:sz w:val="24"/>
          <w:szCs w:val="24"/>
        </w:rPr>
        <w:t>itrimetric assay of lipids</w:t>
      </w:r>
      <w:r w:rsidR="00A44F19">
        <w:rPr>
          <w:rFonts w:ascii="Times New Roman" w:hAnsi="Times New Roman" w:cs="Times New Roman"/>
          <w:sz w:val="24"/>
          <w:szCs w:val="24"/>
        </w:rPr>
        <w:t xml:space="preserve"> </w:t>
      </w:r>
      <w:r>
        <w:rPr>
          <w:rFonts w:ascii="Times New Roman" w:hAnsi="Times New Roman" w:cs="Times New Roman"/>
          <w:sz w:val="24"/>
          <w:szCs w:val="24"/>
        </w:rPr>
        <w:t>using olive oil as a substrate</w:t>
      </w:r>
      <w:r w:rsidR="00A44F19">
        <w:rPr>
          <w:rFonts w:ascii="Times New Roman" w:hAnsi="Times New Roman" w:cs="Times New Roman"/>
          <w:sz w:val="24"/>
          <w:szCs w:val="24"/>
        </w:rPr>
        <w:t xml:space="preserve"> </w:t>
      </w:r>
      <w:r w:rsidR="00A44F19">
        <w:rPr>
          <w:rFonts w:ascii="Times New Roman" w:hAnsi="Times New Roman" w:cs="Times New Roman"/>
          <w:sz w:val="24"/>
          <w:szCs w:val="24"/>
        </w:rPr>
        <w:fldChar w:fldCharType="begin"/>
      </w:r>
      <w:r w:rsidR="00A44F19">
        <w:rPr>
          <w:rFonts w:ascii="Times New Roman" w:hAnsi="Times New Roman" w:cs="Times New Roman"/>
          <w:sz w:val="24"/>
          <w:szCs w:val="24"/>
        </w:rPr>
        <w:instrText xml:space="preserve"> ADDIN ZOTERO_ITEM CSL_CITATION {"citationID":"DHKuULbW","properties":{"formattedCitation":"[16]","plainCitation":"[16]","noteIndex":0},"citationItems":[{"id":262,"uris":["http://zotero.org/users/17167358/items/WNUZ9S26"],"itemData":{"id":262,"type":"article-journal","abstract":"Cold-active enzymes are extremozymes produced by psychrophiles, and have attracted much attention as biocatalysts due to their capacity to resist extreme reaction conditions in industrial processes. This study aimed to isolate bacterial strains from Arctic fjord sediments and screen them for lipase enzyme production. Out of 73 isolates, 8 were identified as good lipase producers. Bacillus cereus I13 exhibited the highest activity of 11.42 U/mL on the 4th day of incubation at 20 °C, along with the large zone of clearance of 27 mm. Optimum conditions for lipase production were identified as pH 7.0, a temperature of 20 °C, and 96 h of incubation, with glucose as a carbon source, yeast as a nitrogen source, and olive oil as a substrate. Bacillus cereus I13 has the potential to be used for the industrial production of cold-active lipase, and this study provides evidence that potent isolates can effectively increase lipase production.","container-title":"Biologia","DOI":"10.1007/s11756-024-01610-y","ISSN":"1336-9563","issue":"3","journalAbbreviation":"Biologia","language":"en","page":"1041-1055","source":"Springer Link","title":"Screening, optimization, and molecular characterization of cold-active lipase producing Bacillus cereus I13 from Arctic sediments","volume":"79","author":[{"family":"Kattatheyil","given":"Hafsa"},{"family":"Sajeela","given":"Vishnupriya"},{"family":"Kabeer","given":"Shahana Saleena"},{"family":"Ezhuthanikkunnel","given":"Akhil Prakash"},{"family":"Padinchati","given":"Krishnan Kottekattu"},{"family":"Ammanamveetil","given":"Mohamed Hatha"}],"issued":{"date-parts":[["2024",3,1]]}}}],"schema":"https://github.com/citation-style-language/schema/raw/master/csl-citation.json"} </w:instrText>
      </w:r>
      <w:r w:rsidR="00A44F19">
        <w:rPr>
          <w:rFonts w:ascii="Times New Roman" w:hAnsi="Times New Roman" w:cs="Times New Roman"/>
          <w:sz w:val="24"/>
          <w:szCs w:val="24"/>
        </w:rPr>
        <w:fldChar w:fldCharType="separate"/>
      </w:r>
      <w:r w:rsidR="00A44F19" w:rsidRPr="00A44F19">
        <w:rPr>
          <w:rFonts w:ascii="Times New Roman" w:hAnsi="Times New Roman" w:cs="Times New Roman"/>
          <w:sz w:val="24"/>
        </w:rPr>
        <w:t>[16]</w:t>
      </w:r>
      <w:r w:rsidR="00A44F19">
        <w:rPr>
          <w:rFonts w:ascii="Times New Roman" w:hAnsi="Times New Roman" w:cs="Times New Roman"/>
          <w:sz w:val="24"/>
          <w:szCs w:val="24"/>
        </w:rPr>
        <w:fldChar w:fldCharType="end"/>
      </w:r>
      <w:r>
        <w:rPr>
          <w:rFonts w:ascii="Times New Roman" w:hAnsi="Times New Roman" w:cs="Times New Roman"/>
          <w:sz w:val="24"/>
          <w:szCs w:val="24"/>
        </w:rPr>
        <w:t>. A blank and test flask were prepared with 2.5 mL of water, 1 mL of HCl buffer, 3 mL of olive oil and 1 mL of fermented solution (added only to the test flask). After 15 minutes of incubation at 37°C, 3 mL of 95% ethanol and thymolphthalein were added. The mixture was titrated with NaOH until a light blue color appeared. One unit (U) of lipase activity was defined as the enzyme liberating 1 µmol of fatty acid per minute.</w:t>
      </w:r>
    </w:p>
    <w:p w14:paraId="4B1022F3" w14:textId="77777777" w:rsidR="00504D36" w:rsidRDefault="00504D36" w:rsidP="00504D36">
      <w:pPr>
        <w:spacing w:after="0" w:line="360" w:lineRule="auto"/>
        <w:jc w:val="both"/>
        <w:rPr>
          <w:rFonts w:ascii="Times New Roman" w:hAnsi="Times New Roman" w:cs="Times New Roman"/>
          <w:sz w:val="24"/>
          <w:szCs w:val="24"/>
        </w:rPr>
      </w:pPr>
    </w:p>
    <w:p w14:paraId="31B14F77" w14:textId="728E1D9D" w:rsidR="00A474B8" w:rsidRDefault="00B6483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lts</w:t>
      </w:r>
    </w:p>
    <w:p w14:paraId="38E4586C" w14:textId="77777777" w:rsidR="00504D36" w:rsidRDefault="00504D36">
      <w:pPr>
        <w:spacing w:after="0" w:line="360" w:lineRule="auto"/>
        <w:jc w:val="both"/>
        <w:rPr>
          <w:rFonts w:ascii="Times New Roman" w:hAnsi="Times New Roman" w:cs="Times New Roman"/>
          <w:b/>
          <w:sz w:val="24"/>
          <w:szCs w:val="24"/>
        </w:rPr>
      </w:pPr>
    </w:p>
    <w:p w14:paraId="7A42576D" w14:textId="62C4F47D" w:rsidR="00A474B8" w:rsidRDefault="00B6483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H of Fermented Solutions</w:t>
      </w:r>
    </w:p>
    <w:p w14:paraId="12A36EEB" w14:textId="4FDBF29C" w:rsidR="00290A73" w:rsidRDefault="00290A73" w:rsidP="00504D36">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n both day </w:t>
      </w:r>
      <w:r w:rsidR="00A44F19" w:rsidRPr="00A44F19">
        <w:rPr>
          <w:rFonts w:ascii="Times New Roman" w:hAnsi="Times New Roman" w:cs="Times New Roman"/>
          <w:sz w:val="24"/>
          <w:szCs w:val="24"/>
        </w:rPr>
        <w:t xml:space="preserve">0 and </w:t>
      </w:r>
      <w:r>
        <w:rPr>
          <w:rFonts w:ascii="Times New Roman" w:hAnsi="Times New Roman" w:cs="Times New Roman"/>
          <w:sz w:val="24"/>
          <w:szCs w:val="24"/>
        </w:rPr>
        <w:t xml:space="preserve">day </w:t>
      </w:r>
      <w:r w:rsidR="00A44F19" w:rsidRPr="00A44F19">
        <w:rPr>
          <w:rFonts w:ascii="Times New Roman" w:hAnsi="Times New Roman" w:cs="Times New Roman"/>
          <w:sz w:val="24"/>
          <w:szCs w:val="24"/>
        </w:rPr>
        <w:t xml:space="preserve">90 </w:t>
      </w:r>
      <w:r>
        <w:rPr>
          <w:rFonts w:ascii="Times New Roman" w:hAnsi="Times New Roman" w:cs="Times New Roman"/>
          <w:sz w:val="24"/>
          <w:szCs w:val="24"/>
        </w:rPr>
        <w:t xml:space="preserve">of </w:t>
      </w:r>
      <w:r w:rsidR="00A44F19" w:rsidRPr="00A44F19">
        <w:rPr>
          <w:rFonts w:ascii="Times New Roman" w:hAnsi="Times New Roman" w:cs="Times New Roman"/>
          <w:sz w:val="24"/>
          <w:szCs w:val="24"/>
        </w:rPr>
        <w:t xml:space="preserve">fermentation, </w:t>
      </w:r>
      <w:r w:rsidRPr="00A44F19">
        <w:rPr>
          <w:rFonts w:ascii="Times New Roman" w:hAnsi="Times New Roman" w:cs="Times New Roman"/>
          <w:sz w:val="24"/>
          <w:szCs w:val="24"/>
        </w:rPr>
        <w:t xml:space="preserve">all </w:t>
      </w:r>
      <w:r>
        <w:rPr>
          <w:rFonts w:ascii="Times New Roman" w:hAnsi="Times New Roman" w:cs="Times New Roman"/>
          <w:sz w:val="24"/>
          <w:szCs w:val="24"/>
        </w:rPr>
        <w:t>the fermented</w:t>
      </w:r>
      <w:r w:rsidRPr="00A44F19">
        <w:rPr>
          <w:rFonts w:ascii="Times New Roman" w:hAnsi="Times New Roman" w:cs="Times New Roman"/>
          <w:sz w:val="24"/>
          <w:szCs w:val="24"/>
        </w:rPr>
        <w:t xml:space="preserve"> solutions </w:t>
      </w:r>
      <w:r>
        <w:rPr>
          <w:rFonts w:ascii="Times New Roman" w:hAnsi="Times New Roman" w:cs="Times New Roman"/>
          <w:sz w:val="24"/>
          <w:szCs w:val="24"/>
        </w:rPr>
        <w:t>exhibited acidic</w:t>
      </w:r>
      <w:r w:rsidR="00A44F19" w:rsidRPr="00A44F19">
        <w:rPr>
          <w:rFonts w:ascii="Times New Roman" w:hAnsi="Times New Roman" w:cs="Times New Roman"/>
          <w:sz w:val="24"/>
          <w:szCs w:val="24"/>
        </w:rPr>
        <w:t xml:space="preserve"> pH, </w:t>
      </w:r>
      <w:r>
        <w:rPr>
          <w:rFonts w:ascii="Times New Roman" w:hAnsi="Times New Roman" w:cs="Times New Roman"/>
          <w:sz w:val="24"/>
          <w:szCs w:val="24"/>
        </w:rPr>
        <w:t>however,</w:t>
      </w:r>
      <w:r w:rsidR="00A44F19" w:rsidRPr="00A44F19">
        <w:rPr>
          <w:rFonts w:ascii="Times New Roman" w:hAnsi="Times New Roman" w:cs="Times New Roman"/>
          <w:sz w:val="24"/>
          <w:szCs w:val="24"/>
        </w:rPr>
        <w:t xml:space="preserve"> a </w:t>
      </w:r>
      <w:r>
        <w:rPr>
          <w:rFonts w:ascii="Times New Roman" w:hAnsi="Times New Roman" w:cs="Times New Roman"/>
          <w:sz w:val="24"/>
          <w:szCs w:val="24"/>
        </w:rPr>
        <w:t>decrease</w:t>
      </w:r>
      <w:r w:rsidR="00A44F19" w:rsidRPr="00A44F19">
        <w:rPr>
          <w:rFonts w:ascii="Times New Roman" w:hAnsi="Times New Roman" w:cs="Times New Roman"/>
          <w:sz w:val="24"/>
          <w:szCs w:val="24"/>
        </w:rPr>
        <w:t xml:space="preserve"> in pH was observed at </w:t>
      </w:r>
      <w:r>
        <w:rPr>
          <w:rFonts w:ascii="Times New Roman" w:hAnsi="Times New Roman" w:cs="Times New Roman"/>
          <w:sz w:val="24"/>
          <w:szCs w:val="24"/>
        </w:rPr>
        <w:t>day</w:t>
      </w:r>
      <w:r w:rsidR="00A44F19" w:rsidRPr="00A44F19">
        <w:rPr>
          <w:rFonts w:ascii="Times New Roman" w:hAnsi="Times New Roman" w:cs="Times New Roman"/>
          <w:sz w:val="24"/>
          <w:szCs w:val="24"/>
        </w:rPr>
        <w:t xml:space="preserve"> 90 compared to </w:t>
      </w:r>
      <w:r>
        <w:rPr>
          <w:rFonts w:ascii="Times New Roman" w:hAnsi="Times New Roman" w:cs="Times New Roman"/>
          <w:sz w:val="24"/>
          <w:szCs w:val="24"/>
        </w:rPr>
        <w:t>day 0</w:t>
      </w:r>
      <w:r w:rsidR="00A44F19" w:rsidRPr="00A44F19">
        <w:rPr>
          <w:rFonts w:ascii="Times New Roman" w:hAnsi="Times New Roman" w:cs="Times New Roman"/>
          <w:sz w:val="24"/>
          <w:szCs w:val="24"/>
        </w:rPr>
        <w:t xml:space="preserve"> of fermentation.</w:t>
      </w:r>
      <w:r>
        <w:rPr>
          <w:rFonts w:ascii="Times New Roman" w:hAnsi="Times New Roman" w:cs="Times New Roman"/>
          <w:sz w:val="24"/>
          <w:szCs w:val="24"/>
        </w:rPr>
        <w:t xml:space="preserve"> The pH values of all the fermented solutions are presented in table 1.</w:t>
      </w:r>
    </w:p>
    <w:p w14:paraId="30BA1A89" w14:textId="6361D2F3" w:rsidR="00A474B8" w:rsidRDefault="00B6483C" w:rsidP="00504D36">
      <w:pPr>
        <w:spacing w:after="0"/>
        <w:jc w:val="both"/>
        <w:rPr>
          <w:rFonts w:ascii="Times New Roman" w:hAnsi="Times New Roman" w:cs="Times New Roman"/>
          <w:sz w:val="24"/>
          <w:szCs w:val="24"/>
        </w:rPr>
      </w:pPr>
      <w:r>
        <w:rPr>
          <w:rFonts w:ascii="Times New Roman" w:hAnsi="Times New Roman" w:cs="Times New Roman"/>
          <w:sz w:val="24"/>
          <w:szCs w:val="24"/>
        </w:rPr>
        <w:t>Table 1: pH of Fermented Solutions</w:t>
      </w:r>
    </w:p>
    <w:tbl>
      <w:tblPr>
        <w:tblStyle w:val="TableGrid"/>
        <w:tblW w:w="0" w:type="auto"/>
        <w:tblLook w:val="04A0" w:firstRow="1" w:lastRow="0" w:firstColumn="1" w:lastColumn="0" w:noHBand="0" w:noVBand="1"/>
      </w:tblPr>
      <w:tblGrid>
        <w:gridCol w:w="1123"/>
        <w:gridCol w:w="1256"/>
        <w:gridCol w:w="1376"/>
      </w:tblGrid>
      <w:tr w:rsidR="00290A73" w14:paraId="5E58DB07" w14:textId="64246D31" w:rsidTr="008B5DDB">
        <w:trPr>
          <w:trHeight w:val="371"/>
        </w:trPr>
        <w:tc>
          <w:tcPr>
            <w:tcW w:w="0" w:type="auto"/>
          </w:tcPr>
          <w:p w14:paraId="6E98B928" w14:textId="4DF903E1" w:rsidR="00290A73" w:rsidRDefault="00654D52" w:rsidP="00654D52">
            <w:pPr>
              <w:jc w:val="center"/>
              <w:rPr>
                <w:rFonts w:ascii="Times New Roman" w:eastAsia="SimSun" w:hAnsi="Times New Roman" w:cs="Times New Roman"/>
                <w:sz w:val="24"/>
                <w:szCs w:val="24"/>
              </w:rPr>
            </w:pPr>
            <w:r>
              <w:rPr>
                <w:rFonts w:ascii="Times New Roman" w:eastAsia="SimSun" w:hAnsi="Times New Roman" w:cs="Times New Roman"/>
                <w:sz w:val="24"/>
                <w:szCs w:val="24"/>
              </w:rPr>
              <w:t>S</w:t>
            </w:r>
            <w:r w:rsidR="00290A73">
              <w:rPr>
                <w:rFonts w:ascii="Times New Roman" w:eastAsia="SimSun" w:hAnsi="Times New Roman" w:cs="Times New Roman"/>
                <w:sz w:val="24"/>
                <w:szCs w:val="24"/>
              </w:rPr>
              <w:t>olutions</w:t>
            </w:r>
          </w:p>
        </w:tc>
        <w:tc>
          <w:tcPr>
            <w:tcW w:w="0" w:type="auto"/>
          </w:tcPr>
          <w:p w14:paraId="740426FE" w14:textId="43A6E375" w:rsidR="00290A73" w:rsidRDefault="00290A73" w:rsidP="00654D52">
            <w:pPr>
              <w:jc w:val="center"/>
              <w:rPr>
                <w:rFonts w:ascii="Times New Roman" w:eastAsia="SimSun" w:hAnsi="Times New Roman" w:cs="Times New Roman"/>
                <w:sz w:val="24"/>
                <w:szCs w:val="24"/>
              </w:rPr>
            </w:pPr>
            <w:r>
              <w:rPr>
                <w:rFonts w:ascii="Times New Roman" w:eastAsia="SimSun" w:hAnsi="Times New Roman" w:cs="Times New Roman"/>
                <w:sz w:val="24"/>
                <w:szCs w:val="24"/>
              </w:rPr>
              <w:t>pH (day 0)</w:t>
            </w:r>
          </w:p>
        </w:tc>
        <w:tc>
          <w:tcPr>
            <w:tcW w:w="0" w:type="auto"/>
          </w:tcPr>
          <w:p w14:paraId="647DD4D4" w14:textId="02D59A28" w:rsidR="00290A73" w:rsidRDefault="00290A73" w:rsidP="00654D52">
            <w:pPr>
              <w:jc w:val="center"/>
              <w:rPr>
                <w:rFonts w:ascii="Times New Roman" w:eastAsia="SimSun" w:hAnsi="Times New Roman" w:cs="Times New Roman"/>
                <w:sz w:val="24"/>
                <w:szCs w:val="24"/>
              </w:rPr>
            </w:pPr>
            <w:r>
              <w:rPr>
                <w:rFonts w:ascii="Times New Roman" w:eastAsia="SimSun" w:hAnsi="Times New Roman" w:cs="Times New Roman"/>
                <w:sz w:val="24"/>
                <w:szCs w:val="24"/>
              </w:rPr>
              <w:t>pH (day 90)</w:t>
            </w:r>
          </w:p>
        </w:tc>
      </w:tr>
      <w:tr w:rsidR="00290A73" w14:paraId="08D6E48D" w14:textId="4A5AB5A9" w:rsidTr="008B5DDB">
        <w:trPr>
          <w:trHeight w:val="386"/>
        </w:trPr>
        <w:tc>
          <w:tcPr>
            <w:tcW w:w="0" w:type="auto"/>
          </w:tcPr>
          <w:p w14:paraId="11D78605" w14:textId="77777777" w:rsidR="00290A73" w:rsidRDefault="00290A73" w:rsidP="00654D52">
            <w:pPr>
              <w:jc w:val="center"/>
              <w:rPr>
                <w:rFonts w:ascii="Times New Roman" w:eastAsia="SimSun" w:hAnsi="Times New Roman" w:cs="Times New Roman"/>
                <w:sz w:val="24"/>
                <w:szCs w:val="24"/>
              </w:rPr>
            </w:pPr>
            <w:r>
              <w:rPr>
                <w:rFonts w:ascii="Times New Roman" w:eastAsia="SimSun" w:hAnsi="Times New Roman" w:cs="Times New Roman"/>
                <w:sz w:val="24"/>
                <w:szCs w:val="24"/>
              </w:rPr>
              <w:t>BPS</w:t>
            </w:r>
          </w:p>
        </w:tc>
        <w:tc>
          <w:tcPr>
            <w:tcW w:w="0" w:type="auto"/>
          </w:tcPr>
          <w:p w14:paraId="143D2591" w14:textId="77777777" w:rsidR="00290A73" w:rsidRDefault="00290A73" w:rsidP="00654D52">
            <w:pPr>
              <w:jc w:val="center"/>
              <w:rPr>
                <w:rFonts w:ascii="Times New Roman" w:eastAsia="SimSun" w:hAnsi="Times New Roman" w:cs="Times New Roman"/>
                <w:sz w:val="24"/>
                <w:szCs w:val="24"/>
              </w:rPr>
            </w:pPr>
            <w:r>
              <w:rPr>
                <w:rFonts w:ascii="Times New Roman" w:eastAsia="SimSun" w:hAnsi="Times New Roman" w:cs="Times New Roman"/>
                <w:sz w:val="24"/>
                <w:szCs w:val="24"/>
              </w:rPr>
              <w:t>3.4</w:t>
            </w:r>
          </w:p>
        </w:tc>
        <w:tc>
          <w:tcPr>
            <w:tcW w:w="0" w:type="auto"/>
          </w:tcPr>
          <w:p w14:paraId="14F7FCC6" w14:textId="0B86D227" w:rsidR="00290A73" w:rsidRDefault="00290A73" w:rsidP="00654D52">
            <w:pPr>
              <w:jc w:val="center"/>
              <w:rPr>
                <w:rFonts w:ascii="Times New Roman" w:eastAsia="SimSun" w:hAnsi="Times New Roman" w:cs="Times New Roman"/>
                <w:sz w:val="24"/>
                <w:szCs w:val="24"/>
              </w:rPr>
            </w:pPr>
            <w:r>
              <w:rPr>
                <w:rFonts w:ascii="Times New Roman" w:eastAsia="SimSun" w:hAnsi="Times New Roman" w:cs="Times New Roman"/>
                <w:sz w:val="24"/>
                <w:szCs w:val="24"/>
              </w:rPr>
              <w:t>2.</w:t>
            </w:r>
            <w:r w:rsidR="00654D52">
              <w:rPr>
                <w:rFonts w:ascii="Times New Roman" w:eastAsia="SimSun" w:hAnsi="Times New Roman" w:cs="Times New Roman"/>
                <w:sz w:val="24"/>
                <w:szCs w:val="24"/>
              </w:rPr>
              <w:t>8</w:t>
            </w:r>
          </w:p>
        </w:tc>
      </w:tr>
      <w:tr w:rsidR="00290A73" w14:paraId="0F519DF7" w14:textId="08A8EC62" w:rsidTr="008B5DDB">
        <w:trPr>
          <w:trHeight w:val="386"/>
        </w:trPr>
        <w:tc>
          <w:tcPr>
            <w:tcW w:w="0" w:type="auto"/>
          </w:tcPr>
          <w:p w14:paraId="370AA387" w14:textId="77777777" w:rsidR="00290A73" w:rsidRDefault="00290A73" w:rsidP="00654D52">
            <w:pPr>
              <w:jc w:val="center"/>
              <w:rPr>
                <w:rFonts w:ascii="Times New Roman" w:eastAsia="SimSun" w:hAnsi="Times New Roman" w:cs="Times New Roman"/>
                <w:sz w:val="24"/>
                <w:szCs w:val="24"/>
              </w:rPr>
            </w:pPr>
            <w:r>
              <w:rPr>
                <w:rFonts w:ascii="Times New Roman" w:eastAsia="SimSun" w:hAnsi="Times New Roman" w:cs="Times New Roman"/>
                <w:sz w:val="24"/>
                <w:szCs w:val="24"/>
              </w:rPr>
              <w:t>PPS</w:t>
            </w:r>
          </w:p>
        </w:tc>
        <w:tc>
          <w:tcPr>
            <w:tcW w:w="0" w:type="auto"/>
          </w:tcPr>
          <w:p w14:paraId="2E3055A0" w14:textId="77777777" w:rsidR="00290A73" w:rsidRDefault="00290A73" w:rsidP="00654D52">
            <w:pPr>
              <w:jc w:val="center"/>
              <w:rPr>
                <w:rFonts w:ascii="Times New Roman" w:eastAsia="SimSun" w:hAnsi="Times New Roman" w:cs="Times New Roman"/>
                <w:sz w:val="24"/>
                <w:szCs w:val="24"/>
              </w:rPr>
            </w:pPr>
            <w:r>
              <w:rPr>
                <w:rFonts w:ascii="Times New Roman" w:eastAsia="SimSun" w:hAnsi="Times New Roman" w:cs="Times New Roman"/>
                <w:sz w:val="24"/>
                <w:szCs w:val="24"/>
              </w:rPr>
              <w:t>2.9</w:t>
            </w:r>
          </w:p>
        </w:tc>
        <w:tc>
          <w:tcPr>
            <w:tcW w:w="0" w:type="auto"/>
          </w:tcPr>
          <w:p w14:paraId="538124C5" w14:textId="50408B1D" w:rsidR="00290A73" w:rsidRDefault="00654D52" w:rsidP="00654D52">
            <w:pPr>
              <w:jc w:val="center"/>
              <w:rPr>
                <w:rFonts w:ascii="Times New Roman" w:eastAsia="SimSun" w:hAnsi="Times New Roman" w:cs="Times New Roman"/>
                <w:sz w:val="24"/>
                <w:szCs w:val="24"/>
              </w:rPr>
            </w:pPr>
            <w:r>
              <w:rPr>
                <w:rFonts w:ascii="Times New Roman" w:eastAsia="SimSun" w:hAnsi="Times New Roman" w:cs="Times New Roman"/>
                <w:sz w:val="24"/>
                <w:szCs w:val="24"/>
              </w:rPr>
              <w:t>2.5</w:t>
            </w:r>
          </w:p>
        </w:tc>
      </w:tr>
      <w:tr w:rsidR="00290A73" w14:paraId="3F378E2D" w14:textId="1C6C8A1C" w:rsidTr="008B5DDB">
        <w:trPr>
          <w:trHeight w:val="371"/>
        </w:trPr>
        <w:tc>
          <w:tcPr>
            <w:tcW w:w="0" w:type="auto"/>
          </w:tcPr>
          <w:p w14:paraId="4925C11B" w14:textId="77777777" w:rsidR="00290A73" w:rsidRDefault="00290A73" w:rsidP="00654D52">
            <w:pPr>
              <w:jc w:val="center"/>
              <w:rPr>
                <w:rFonts w:ascii="Times New Roman" w:eastAsia="SimSun" w:hAnsi="Times New Roman" w:cs="Times New Roman"/>
                <w:sz w:val="24"/>
                <w:szCs w:val="24"/>
              </w:rPr>
            </w:pPr>
            <w:r>
              <w:rPr>
                <w:rFonts w:ascii="Times New Roman" w:eastAsia="SimSun" w:hAnsi="Times New Roman" w:cs="Times New Roman"/>
                <w:sz w:val="24"/>
                <w:szCs w:val="24"/>
              </w:rPr>
              <w:t>MPS</w:t>
            </w:r>
          </w:p>
        </w:tc>
        <w:tc>
          <w:tcPr>
            <w:tcW w:w="0" w:type="auto"/>
          </w:tcPr>
          <w:p w14:paraId="486E0160" w14:textId="77777777" w:rsidR="00290A73" w:rsidRDefault="00290A73" w:rsidP="00654D52">
            <w:pPr>
              <w:jc w:val="center"/>
              <w:rPr>
                <w:rFonts w:ascii="Times New Roman" w:eastAsia="SimSun" w:hAnsi="Times New Roman" w:cs="Times New Roman"/>
                <w:sz w:val="24"/>
                <w:szCs w:val="24"/>
              </w:rPr>
            </w:pPr>
            <w:r>
              <w:rPr>
                <w:rFonts w:ascii="Times New Roman" w:eastAsia="SimSun" w:hAnsi="Times New Roman" w:cs="Times New Roman"/>
                <w:sz w:val="24"/>
                <w:szCs w:val="24"/>
              </w:rPr>
              <w:t>3.0</w:t>
            </w:r>
          </w:p>
        </w:tc>
        <w:tc>
          <w:tcPr>
            <w:tcW w:w="0" w:type="auto"/>
          </w:tcPr>
          <w:p w14:paraId="0AFB2745" w14:textId="58A843D8" w:rsidR="00290A73" w:rsidRDefault="00654D52" w:rsidP="00654D52">
            <w:pPr>
              <w:jc w:val="center"/>
              <w:rPr>
                <w:rFonts w:ascii="Times New Roman" w:eastAsia="SimSun" w:hAnsi="Times New Roman" w:cs="Times New Roman"/>
                <w:sz w:val="24"/>
                <w:szCs w:val="24"/>
              </w:rPr>
            </w:pPr>
            <w:r>
              <w:rPr>
                <w:rFonts w:ascii="Times New Roman" w:eastAsia="SimSun" w:hAnsi="Times New Roman" w:cs="Times New Roman"/>
                <w:sz w:val="24"/>
                <w:szCs w:val="24"/>
              </w:rPr>
              <w:t>2.2</w:t>
            </w:r>
          </w:p>
        </w:tc>
      </w:tr>
      <w:tr w:rsidR="00290A73" w14:paraId="4C46F4F3" w14:textId="601E4666" w:rsidTr="008B5DDB">
        <w:trPr>
          <w:trHeight w:val="386"/>
        </w:trPr>
        <w:tc>
          <w:tcPr>
            <w:tcW w:w="0" w:type="auto"/>
          </w:tcPr>
          <w:p w14:paraId="51562711" w14:textId="77777777" w:rsidR="00290A73" w:rsidRDefault="00290A73" w:rsidP="00654D52">
            <w:pPr>
              <w:jc w:val="center"/>
              <w:rPr>
                <w:rFonts w:ascii="Times New Roman" w:eastAsia="SimSun" w:hAnsi="Times New Roman" w:cs="Times New Roman"/>
                <w:sz w:val="24"/>
                <w:szCs w:val="24"/>
              </w:rPr>
            </w:pPr>
            <w:r>
              <w:rPr>
                <w:rFonts w:ascii="Times New Roman" w:eastAsia="SimSun" w:hAnsi="Times New Roman" w:cs="Times New Roman"/>
                <w:sz w:val="24"/>
                <w:szCs w:val="24"/>
              </w:rPr>
              <w:t>MFPS</w:t>
            </w:r>
          </w:p>
        </w:tc>
        <w:tc>
          <w:tcPr>
            <w:tcW w:w="0" w:type="auto"/>
          </w:tcPr>
          <w:p w14:paraId="7125A565" w14:textId="77777777" w:rsidR="00290A73" w:rsidRDefault="00290A73" w:rsidP="00654D52">
            <w:pPr>
              <w:jc w:val="center"/>
              <w:rPr>
                <w:rFonts w:ascii="Times New Roman" w:eastAsia="SimSun" w:hAnsi="Times New Roman" w:cs="Times New Roman"/>
                <w:sz w:val="24"/>
                <w:szCs w:val="24"/>
              </w:rPr>
            </w:pPr>
            <w:r>
              <w:rPr>
                <w:rFonts w:ascii="Times New Roman" w:eastAsia="SimSun" w:hAnsi="Times New Roman" w:cs="Times New Roman"/>
                <w:sz w:val="24"/>
                <w:szCs w:val="24"/>
              </w:rPr>
              <w:t>2.7</w:t>
            </w:r>
          </w:p>
        </w:tc>
        <w:tc>
          <w:tcPr>
            <w:tcW w:w="0" w:type="auto"/>
          </w:tcPr>
          <w:p w14:paraId="047FAA13" w14:textId="7B1E24D5" w:rsidR="00290A73" w:rsidRDefault="00654D52" w:rsidP="00654D52">
            <w:pPr>
              <w:jc w:val="center"/>
              <w:rPr>
                <w:rFonts w:ascii="Times New Roman" w:eastAsia="SimSun" w:hAnsi="Times New Roman" w:cs="Times New Roman"/>
                <w:sz w:val="24"/>
                <w:szCs w:val="24"/>
              </w:rPr>
            </w:pPr>
            <w:r>
              <w:rPr>
                <w:rFonts w:ascii="Times New Roman" w:eastAsia="SimSun" w:hAnsi="Times New Roman" w:cs="Times New Roman"/>
                <w:sz w:val="24"/>
                <w:szCs w:val="24"/>
              </w:rPr>
              <w:t>1.9</w:t>
            </w:r>
          </w:p>
        </w:tc>
      </w:tr>
    </w:tbl>
    <w:p w14:paraId="592FDF6C" w14:textId="77777777" w:rsidR="00A474B8" w:rsidRDefault="00A474B8">
      <w:pPr>
        <w:spacing w:after="0" w:line="240" w:lineRule="auto"/>
        <w:jc w:val="both"/>
        <w:rPr>
          <w:rFonts w:ascii="Times New Roman" w:eastAsia="Times New Roman" w:hAnsi="Times New Roman" w:cs="Times New Roman"/>
          <w:color w:val="121212"/>
          <w:sz w:val="24"/>
          <w:szCs w:val="24"/>
        </w:rPr>
      </w:pPr>
    </w:p>
    <w:p w14:paraId="328E8CEA" w14:textId="77777777" w:rsidR="007912FB" w:rsidRPr="007912FB" w:rsidRDefault="007912FB">
      <w:pPr>
        <w:spacing w:after="0" w:line="480" w:lineRule="auto"/>
        <w:jc w:val="both"/>
        <w:rPr>
          <w:rFonts w:ascii="Times New Roman" w:hAnsi="Times New Roman" w:cs="Times New Roman"/>
          <w:bCs/>
          <w:sz w:val="24"/>
          <w:szCs w:val="24"/>
        </w:rPr>
      </w:pPr>
    </w:p>
    <w:p w14:paraId="1C9B2793" w14:textId="5F02AD47" w:rsidR="00A474B8" w:rsidRDefault="00091BC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Determination of </w:t>
      </w:r>
      <w:r w:rsidR="00654D52">
        <w:rPr>
          <w:rFonts w:ascii="Times New Roman" w:hAnsi="Times New Roman" w:cs="Times New Roman"/>
          <w:b/>
          <w:sz w:val="24"/>
          <w:szCs w:val="24"/>
        </w:rPr>
        <w:t>Enzyma</w:t>
      </w:r>
      <w:r w:rsidR="00B6483C">
        <w:rPr>
          <w:rFonts w:ascii="Times New Roman" w:hAnsi="Times New Roman" w:cs="Times New Roman"/>
          <w:b/>
          <w:sz w:val="24"/>
          <w:szCs w:val="24"/>
        </w:rPr>
        <w:t>tic Activity</w:t>
      </w:r>
    </w:p>
    <w:p w14:paraId="438FC411" w14:textId="1996DAE3" w:rsidR="00B5761E" w:rsidRDefault="00654D52" w:rsidP="00B5761E">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alysis of the enzymatic activities indicated that a</w:t>
      </w:r>
      <w:r w:rsidR="00B6483C">
        <w:rPr>
          <w:rFonts w:ascii="Times New Roman" w:hAnsi="Times New Roman" w:cs="Times New Roman"/>
          <w:color w:val="000000" w:themeColor="text1"/>
          <w:sz w:val="24"/>
          <w:szCs w:val="24"/>
        </w:rPr>
        <w:t xml:space="preserve">ll </w:t>
      </w:r>
      <w:r>
        <w:rPr>
          <w:rFonts w:ascii="Times New Roman" w:hAnsi="Times New Roman" w:cs="Times New Roman"/>
          <w:color w:val="000000" w:themeColor="text1"/>
          <w:sz w:val="24"/>
          <w:szCs w:val="24"/>
        </w:rPr>
        <w:t xml:space="preserve">the </w:t>
      </w:r>
      <w:r w:rsidR="008B5DDB">
        <w:rPr>
          <w:rFonts w:ascii="Times New Roman" w:hAnsi="Times New Roman" w:cs="Times New Roman"/>
          <w:color w:val="000000" w:themeColor="text1"/>
          <w:sz w:val="24"/>
          <w:szCs w:val="24"/>
        </w:rPr>
        <w:t xml:space="preserve">target enzymes including amylase, cellulase, pectinase, protease, and lipase were present in all of the </w:t>
      </w:r>
      <w:r w:rsidR="00B6483C">
        <w:rPr>
          <w:rFonts w:ascii="Times New Roman" w:hAnsi="Times New Roman" w:cs="Times New Roman"/>
          <w:color w:val="000000" w:themeColor="text1"/>
          <w:sz w:val="24"/>
          <w:szCs w:val="24"/>
        </w:rPr>
        <w:t xml:space="preserve">fermented solutions. </w:t>
      </w:r>
      <w:r w:rsidR="006F0408">
        <w:rPr>
          <w:rFonts w:ascii="Times New Roman" w:hAnsi="Times New Roman" w:cs="Times New Roman"/>
          <w:color w:val="000000" w:themeColor="text1"/>
          <w:sz w:val="24"/>
          <w:szCs w:val="24"/>
        </w:rPr>
        <w:t>In this study, the highest enzyme activity shown at the highest substrate concentration were considered for each enzyme.</w:t>
      </w:r>
      <w:r w:rsidR="008B5DDB">
        <w:rPr>
          <w:rFonts w:ascii="Times New Roman" w:hAnsi="Times New Roman" w:cs="Times New Roman"/>
          <w:color w:val="000000" w:themeColor="text1"/>
          <w:sz w:val="24"/>
          <w:szCs w:val="24"/>
        </w:rPr>
        <w:t xml:space="preserve"> </w:t>
      </w:r>
      <w:r w:rsidR="00041A8D">
        <w:rPr>
          <w:rFonts w:ascii="Times New Roman" w:hAnsi="Times New Roman" w:cs="Times New Roman"/>
          <w:color w:val="000000" w:themeColor="text1"/>
          <w:sz w:val="24"/>
          <w:szCs w:val="24"/>
        </w:rPr>
        <w:t>M</w:t>
      </w:r>
      <w:r w:rsidR="008B5DDB">
        <w:rPr>
          <w:rFonts w:ascii="Times New Roman" w:hAnsi="Times New Roman" w:cs="Times New Roman"/>
          <w:color w:val="000000" w:themeColor="text1"/>
          <w:sz w:val="24"/>
          <w:szCs w:val="24"/>
        </w:rPr>
        <w:t xml:space="preserve">ango peels solution </w:t>
      </w:r>
      <w:r w:rsidR="00B6483C">
        <w:rPr>
          <w:rFonts w:ascii="Times New Roman" w:hAnsi="Times New Roman" w:cs="Times New Roman"/>
          <w:color w:val="000000" w:themeColor="text1"/>
          <w:sz w:val="24"/>
          <w:szCs w:val="24"/>
        </w:rPr>
        <w:t>show</w:t>
      </w:r>
      <w:r w:rsidR="00041A8D">
        <w:rPr>
          <w:rFonts w:ascii="Times New Roman" w:hAnsi="Times New Roman" w:cs="Times New Roman"/>
          <w:color w:val="000000" w:themeColor="text1"/>
          <w:sz w:val="24"/>
          <w:szCs w:val="24"/>
        </w:rPr>
        <w:t>ed</w:t>
      </w:r>
      <w:r w:rsidR="00B6483C">
        <w:rPr>
          <w:rFonts w:ascii="Times New Roman" w:hAnsi="Times New Roman" w:cs="Times New Roman"/>
          <w:color w:val="000000" w:themeColor="text1"/>
          <w:sz w:val="24"/>
          <w:szCs w:val="24"/>
        </w:rPr>
        <w:t xml:space="preserve"> the highest </w:t>
      </w:r>
      <w:r w:rsidR="00041A8D">
        <w:rPr>
          <w:rFonts w:ascii="Times New Roman" w:hAnsi="Times New Roman" w:cs="Times New Roman"/>
          <w:color w:val="000000" w:themeColor="text1"/>
          <w:sz w:val="24"/>
          <w:szCs w:val="24"/>
        </w:rPr>
        <w:t xml:space="preserve">amylase </w:t>
      </w:r>
      <w:r w:rsidR="00B6483C">
        <w:rPr>
          <w:rFonts w:ascii="Times New Roman" w:hAnsi="Times New Roman" w:cs="Times New Roman"/>
          <w:color w:val="000000" w:themeColor="text1"/>
          <w:sz w:val="24"/>
          <w:szCs w:val="24"/>
        </w:rPr>
        <w:t xml:space="preserve">activity </w:t>
      </w:r>
      <w:r w:rsidR="008B5DDB">
        <w:rPr>
          <w:rFonts w:ascii="Times New Roman" w:hAnsi="Times New Roman" w:cs="Times New Roman"/>
          <w:color w:val="000000" w:themeColor="text1"/>
          <w:sz w:val="24"/>
          <w:szCs w:val="24"/>
        </w:rPr>
        <w:t xml:space="preserve">of </w:t>
      </w:r>
      <w:r w:rsidR="00B6483C">
        <w:rPr>
          <w:rFonts w:ascii="Times New Roman" w:hAnsi="Times New Roman" w:cs="Times New Roman"/>
          <w:color w:val="000000" w:themeColor="text1"/>
          <w:sz w:val="24"/>
          <w:szCs w:val="24"/>
        </w:rPr>
        <w:t xml:space="preserve">5.30 U/mL and </w:t>
      </w:r>
      <w:r w:rsidR="008B5DDB">
        <w:rPr>
          <w:rFonts w:ascii="Times New Roman" w:hAnsi="Times New Roman" w:cs="Times New Roman"/>
          <w:color w:val="000000" w:themeColor="text1"/>
          <w:sz w:val="24"/>
          <w:szCs w:val="24"/>
        </w:rPr>
        <w:t>papaya peels solution has</w:t>
      </w:r>
      <w:r w:rsidR="00B6483C">
        <w:rPr>
          <w:rFonts w:ascii="Times New Roman" w:hAnsi="Times New Roman" w:cs="Times New Roman"/>
          <w:color w:val="000000" w:themeColor="text1"/>
          <w:sz w:val="24"/>
          <w:szCs w:val="24"/>
        </w:rPr>
        <w:t xml:space="preserve"> the lowest </w:t>
      </w:r>
      <w:r w:rsidR="008B5DDB">
        <w:rPr>
          <w:rFonts w:ascii="Times New Roman" w:hAnsi="Times New Roman" w:cs="Times New Roman"/>
          <w:color w:val="000000" w:themeColor="text1"/>
          <w:sz w:val="24"/>
          <w:szCs w:val="24"/>
        </w:rPr>
        <w:t xml:space="preserve">activity of amylase which was </w:t>
      </w:r>
      <w:r w:rsidR="00B6483C">
        <w:rPr>
          <w:rFonts w:ascii="Times New Roman" w:hAnsi="Times New Roman" w:cs="Times New Roman"/>
          <w:color w:val="000000" w:themeColor="text1"/>
          <w:sz w:val="24"/>
          <w:szCs w:val="24"/>
        </w:rPr>
        <w:t>2.10 U/mL</w:t>
      </w:r>
      <w:r w:rsidR="008B5DDB">
        <w:rPr>
          <w:rFonts w:ascii="Times New Roman" w:hAnsi="Times New Roman" w:cs="Times New Roman"/>
          <w:color w:val="000000" w:themeColor="text1"/>
          <w:sz w:val="24"/>
          <w:szCs w:val="24"/>
        </w:rPr>
        <w:t xml:space="preserve"> as shown in </w:t>
      </w:r>
      <w:r w:rsidR="00B6483C">
        <w:rPr>
          <w:rFonts w:ascii="Times New Roman" w:hAnsi="Times New Roman" w:cs="Times New Roman"/>
          <w:color w:val="000000" w:themeColor="text1"/>
          <w:sz w:val="24"/>
          <w:szCs w:val="24"/>
        </w:rPr>
        <w:t>Fig</w:t>
      </w:r>
      <w:r w:rsidR="00041A8D">
        <w:rPr>
          <w:rFonts w:ascii="Times New Roman" w:hAnsi="Times New Roman" w:cs="Times New Roman"/>
          <w:color w:val="000000" w:themeColor="text1"/>
          <w:sz w:val="24"/>
          <w:szCs w:val="24"/>
        </w:rPr>
        <w:t>. 2a</w:t>
      </w:r>
      <w:r w:rsidR="00B6483C">
        <w:rPr>
          <w:rFonts w:ascii="Times New Roman" w:hAnsi="Times New Roman" w:cs="Times New Roman"/>
          <w:color w:val="000000" w:themeColor="text1"/>
          <w:sz w:val="24"/>
          <w:szCs w:val="24"/>
        </w:rPr>
        <w:t>. For cellulase, the highest activity was observed in</w:t>
      </w:r>
      <w:r w:rsidR="006F0408">
        <w:rPr>
          <w:rFonts w:ascii="Times New Roman" w:hAnsi="Times New Roman" w:cs="Times New Roman"/>
          <w:color w:val="000000" w:themeColor="text1"/>
          <w:sz w:val="24"/>
          <w:szCs w:val="24"/>
        </w:rPr>
        <w:t xml:space="preserve"> the mixed fruits peels solution at</w:t>
      </w:r>
      <w:r w:rsidR="00B6483C">
        <w:rPr>
          <w:rFonts w:ascii="Times New Roman" w:hAnsi="Times New Roman" w:cs="Times New Roman"/>
          <w:color w:val="000000" w:themeColor="text1"/>
          <w:sz w:val="24"/>
          <w:szCs w:val="24"/>
        </w:rPr>
        <w:t xml:space="preserve"> 5.75 U/mL, while </w:t>
      </w:r>
      <w:r w:rsidR="006F0408">
        <w:rPr>
          <w:rFonts w:ascii="Times New Roman" w:hAnsi="Times New Roman" w:cs="Times New Roman"/>
          <w:color w:val="000000" w:themeColor="text1"/>
          <w:sz w:val="24"/>
          <w:szCs w:val="24"/>
        </w:rPr>
        <w:t>papaya peels solution</w:t>
      </w:r>
      <w:r w:rsidR="00B6483C">
        <w:rPr>
          <w:rFonts w:ascii="Times New Roman" w:hAnsi="Times New Roman" w:cs="Times New Roman"/>
          <w:color w:val="000000" w:themeColor="text1"/>
          <w:sz w:val="24"/>
          <w:szCs w:val="24"/>
        </w:rPr>
        <w:t xml:space="preserve"> recorded the lowest </w:t>
      </w:r>
      <w:r w:rsidR="006F0408">
        <w:rPr>
          <w:rFonts w:ascii="Times New Roman" w:hAnsi="Times New Roman" w:cs="Times New Roman"/>
          <w:color w:val="000000" w:themeColor="text1"/>
          <w:sz w:val="24"/>
          <w:szCs w:val="24"/>
        </w:rPr>
        <w:t xml:space="preserve">cellulase activity of </w:t>
      </w:r>
      <w:r w:rsidR="00B6483C">
        <w:rPr>
          <w:rFonts w:ascii="Times New Roman" w:hAnsi="Times New Roman" w:cs="Times New Roman"/>
          <w:color w:val="000000" w:themeColor="text1"/>
          <w:sz w:val="24"/>
          <w:szCs w:val="24"/>
        </w:rPr>
        <w:t>3.60 U/mL (Fig</w:t>
      </w:r>
      <w:r w:rsidR="00041A8D">
        <w:rPr>
          <w:rFonts w:ascii="Times New Roman" w:hAnsi="Times New Roman" w:cs="Times New Roman"/>
          <w:color w:val="000000" w:themeColor="text1"/>
          <w:sz w:val="24"/>
          <w:szCs w:val="24"/>
        </w:rPr>
        <w:t>. 2b</w:t>
      </w:r>
      <w:r w:rsidR="00B6483C">
        <w:rPr>
          <w:rFonts w:ascii="Times New Roman" w:hAnsi="Times New Roman" w:cs="Times New Roman"/>
          <w:color w:val="000000" w:themeColor="text1"/>
          <w:sz w:val="24"/>
          <w:szCs w:val="24"/>
        </w:rPr>
        <w:t xml:space="preserve">). </w:t>
      </w:r>
      <w:r w:rsidR="00B6483C">
        <w:rPr>
          <w:rFonts w:ascii="Times New Roman" w:hAnsi="Times New Roman" w:cs="Times New Roman"/>
          <w:color w:val="000000" w:themeColor="text1"/>
          <w:sz w:val="24"/>
          <w:szCs w:val="24"/>
        </w:rPr>
        <w:lastRenderedPageBreak/>
        <w:t>B</w:t>
      </w:r>
      <w:r w:rsidR="006F0408">
        <w:rPr>
          <w:rFonts w:ascii="Times New Roman" w:hAnsi="Times New Roman" w:cs="Times New Roman"/>
          <w:color w:val="000000" w:themeColor="text1"/>
          <w:sz w:val="24"/>
          <w:szCs w:val="24"/>
        </w:rPr>
        <w:t xml:space="preserve">anana peels solution </w:t>
      </w:r>
      <w:r w:rsidR="00B6483C">
        <w:rPr>
          <w:rFonts w:ascii="Times New Roman" w:hAnsi="Times New Roman" w:cs="Times New Roman"/>
          <w:color w:val="000000" w:themeColor="text1"/>
          <w:sz w:val="24"/>
          <w:szCs w:val="24"/>
        </w:rPr>
        <w:t>exhibit</w:t>
      </w:r>
      <w:r w:rsidR="00041A8D">
        <w:rPr>
          <w:rFonts w:ascii="Times New Roman" w:hAnsi="Times New Roman" w:cs="Times New Roman"/>
          <w:color w:val="000000" w:themeColor="text1"/>
          <w:sz w:val="24"/>
          <w:szCs w:val="24"/>
        </w:rPr>
        <w:t>ed</w:t>
      </w:r>
      <w:r w:rsidR="00B6483C">
        <w:rPr>
          <w:rFonts w:ascii="Times New Roman" w:hAnsi="Times New Roman" w:cs="Times New Roman"/>
          <w:color w:val="000000" w:themeColor="text1"/>
          <w:sz w:val="24"/>
          <w:szCs w:val="24"/>
        </w:rPr>
        <w:t xml:space="preserve"> the highest </w:t>
      </w:r>
      <w:r w:rsidR="00041A8D">
        <w:rPr>
          <w:rFonts w:ascii="Times New Roman" w:hAnsi="Times New Roman" w:cs="Times New Roman"/>
          <w:color w:val="000000" w:themeColor="text1"/>
          <w:sz w:val="24"/>
          <w:szCs w:val="24"/>
        </w:rPr>
        <w:t xml:space="preserve">pectinase activity of </w:t>
      </w:r>
      <w:r w:rsidR="00B6483C">
        <w:rPr>
          <w:rFonts w:ascii="Times New Roman" w:hAnsi="Times New Roman" w:cs="Times New Roman"/>
          <w:color w:val="000000" w:themeColor="text1"/>
          <w:sz w:val="24"/>
          <w:szCs w:val="24"/>
        </w:rPr>
        <w:t xml:space="preserve">3.35 U/mL and </w:t>
      </w:r>
      <w:r w:rsidR="006F0408">
        <w:rPr>
          <w:rFonts w:ascii="Times New Roman" w:hAnsi="Times New Roman" w:cs="Times New Roman"/>
          <w:color w:val="000000" w:themeColor="text1"/>
          <w:sz w:val="24"/>
          <w:szCs w:val="24"/>
        </w:rPr>
        <w:t>papaya peels solution with</w:t>
      </w:r>
      <w:r w:rsidR="00B6483C">
        <w:rPr>
          <w:rFonts w:ascii="Times New Roman" w:hAnsi="Times New Roman" w:cs="Times New Roman"/>
          <w:color w:val="000000" w:themeColor="text1"/>
          <w:sz w:val="24"/>
          <w:szCs w:val="24"/>
        </w:rPr>
        <w:t xml:space="preserve"> the lowest </w:t>
      </w:r>
      <w:r w:rsidR="006F0408">
        <w:rPr>
          <w:rFonts w:ascii="Times New Roman" w:hAnsi="Times New Roman" w:cs="Times New Roman"/>
          <w:color w:val="000000" w:themeColor="text1"/>
          <w:sz w:val="24"/>
          <w:szCs w:val="24"/>
        </w:rPr>
        <w:t xml:space="preserve">pectinase activity of </w:t>
      </w:r>
      <w:r w:rsidR="00B6483C">
        <w:rPr>
          <w:rFonts w:ascii="Times New Roman" w:hAnsi="Times New Roman" w:cs="Times New Roman"/>
          <w:color w:val="000000" w:themeColor="text1"/>
          <w:sz w:val="24"/>
          <w:szCs w:val="24"/>
        </w:rPr>
        <w:t>1.85 U/mL (Fig</w:t>
      </w:r>
      <w:r w:rsidR="00041A8D">
        <w:rPr>
          <w:rFonts w:ascii="Times New Roman" w:hAnsi="Times New Roman" w:cs="Times New Roman"/>
          <w:color w:val="000000" w:themeColor="text1"/>
          <w:sz w:val="24"/>
          <w:szCs w:val="24"/>
        </w:rPr>
        <w:t>.</w:t>
      </w:r>
      <w:r w:rsidR="00B6483C">
        <w:rPr>
          <w:rFonts w:ascii="Times New Roman" w:hAnsi="Times New Roman" w:cs="Times New Roman"/>
          <w:color w:val="000000" w:themeColor="text1"/>
          <w:sz w:val="24"/>
          <w:szCs w:val="24"/>
        </w:rPr>
        <w:t xml:space="preserve"> </w:t>
      </w:r>
      <w:r w:rsidR="00041A8D">
        <w:rPr>
          <w:rFonts w:ascii="Times New Roman" w:hAnsi="Times New Roman" w:cs="Times New Roman"/>
          <w:color w:val="000000" w:themeColor="text1"/>
          <w:sz w:val="24"/>
          <w:szCs w:val="24"/>
        </w:rPr>
        <w:t>2c</w:t>
      </w:r>
      <w:r w:rsidR="00B6483C">
        <w:rPr>
          <w:rFonts w:ascii="Times New Roman" w:hAnsi="Times New Roman" w:cs="Times New Roman"/>
          <w:color w:val="000000" w:themeColor="text1"/>
          <w:sz w:val="24"/>
          <w:szCs w:val="24"/>
        </w:rPr>
        <w:t xml:space="preserve">). Protease activity was </w:t>
      </w:r>
      <w:r w:rsidR="00041A8D">
        <w:rPr>
          <w:rFonts w:ascii="Times New Roman" w:hAnsi="Times New Roman" w:cs="Times New Roman"/>
          <w:color w:val="000000" w:themeColor="text1"/>
          <w:sz w:val="24"/>
          <w:szCs w:val="24"/>
        </w:rPr>
        <w:t xml:space="preserve">found to be </w:t>
      </w:r>
      <w:r w:rsidR="00B6483C">
        <w:rPr>
          <w:rFonts w:ascii="Times New Roman" w:hAnsi="Times New Roman" w:cs="Times New Roman"/>
          <w:color w:val="000000" w:themeColor="text1"/>
          <w:sz w:val="24"/>
          <w:szCs w:val="24"/>
        </w:rPr>
        <w:t xml:space="preserve">greatest in </w:t>
      </w:r>
      <w:r w:rsidR="006F0408">
        <w:rPr>
          <w:rFonts w:ascii="Times New Roman" w:hAnsi="Times New Roman" w:cs="Times New Roman"/>
          <w:color w:val="000000" w:themeColor="text1"/>
          <w:sz w:val="24"/>
          <w:szCs w:val="24"/>
        </w:rPr>
        <w:t>mango peels solution</w:t>
      </w:r>
      <w:r w:rsidR="00B6483C">
        <w:rPr>
          <w:rFonts w:ascii="Times New Roman" w:hAnsi="Times New Roman" w:cs="Times New Roman"/>
          <w:color w:val="000000" w:themeColor="text1"/>
          <w:sz w:val="24"/>
          <w:szCs w:val="24"/>
        </w:rPr>
        <w:t xml:space="preserve"> </w:t>
      </w:r>
      <w:r w:rsidR="006F0408">
        <w:rPr>
          <w:rFonts w:ascii="Times New Roman" w:hAnsi="Times New Roman" w:cs="Times New Roman"/>
          <w:color w:val="000000" w:themeColor="text1"/>
          <w:sz w:val="24"/>
          <w:szCs w:val="24"/>
        </w:rPr>
        <w:t>at</w:t>
      </w:r>
      <w:r w:rsidR="00041A8D">
        <w:rPr>
          <w:rFonts w:ascii="Times New Roman" w:hAnsi="Times New Roman" w:cs="Times New Roman"/>
          <w:color w:val="000000" w:themeColor="text1"/>
          <w:sz w:val="24"/>
          <w:szCs w:val="24"/>
        </w:rPr>
        <w:t xml:space="preserve"> </w:t>
      </w:r>
      <w:r w:rsidR="00B6483C">
        <w:rPr>
          <w:rFonts w:ascii="Times New Roman" w:hAnsi="Times New Roman" w:cs="Times New Roman"/>
          <w:color w:val="000000" w:themeColor="text1"/>
          <w:sz w:val="24"/>
          <w:szCs w:val="24"/>
        </w:rPr>
        <w:t>7.17 U/mL</w:t>
      </w:r>
      <w:r w:rsidR="006F0408">
        <w:rPr>
          <w:rFonts w:ascii="Times New Roman" w:hAnsi="Times New Roman" w:cs="Times New Roman"/>
          <w:color w:val="000000" w:themeColor="text1"/>
          <w:sz w:val="24"/>
          <w:szCs w:val="24"/>
        </w:rPr>
        <w:t xml:space="preserve"> and the lowest protease activity was recorded in the mixed fruit peels solution which </w:t>
      </w:r>
      <w:r w:rsidR="00B6483C">
        <w:rPr>
          <w:rFonts w:ascii="Times New Roman" w:hAnsi="Times New Roman" w:cs="Times New Roman"/>
          <w:color w:val="000000" w:themeColor="text1"/>
          <w:sz w:val="24"/>
          <w:szCs w:val="24"/>
        </w:rPr>
        <w:t>had</w:t>
      </w:r>
      <w:r w:rsidR="00041A8D">
        <w:rPr>
          <w:rFonts w:ascii="Times New Roman" w:hAnsi="Times New Roman" w:cs="Times New Roman"/>
          <w:color w:val="000000" w:themeColor="text1"/>
          <w:sz w:val="24"/>
          <w:szCs w:val="24"/>
        </w:rPr>
        <w:t xml:space="preserve"> </w:t>
      </w:r>
      <w:r w:rsidR="00B6483C">
        <w:rPr>
          <w:rFonts w:ascii="Times New Roman" w:hAnsi="Times New Roman" w:cs="Times New Roman"/>
          <w:color w:val="000000" w:themeColor="text1"/>
          <w:sz w:val="24"/>
          <w:szCs w:val="24"/>
        </w:rPr>
        <w:t>4.70 U/mL (Fig</w:t>
      </w:r>
      <w:r w:rsidR="00041A8D">
        <w:rPr>
          <w:rFonts w:ascii="Times New Roman" w:hAnsi="Times New Roman" w:cs="Times New Roman"/>
          <w:color w:val="000000" w:themeColor="text1"/>
          <w:sz w:val="24"/>
          <w:szCs w:val="24"/>
        </w:rPr>
        <w:t>.</w:t>
      </w:r>
      <w:r w:rsidR="00B6483C">
        <w:rPr>
          <w:rFonts w:ascii="Times New Roman" w:hAnsi="Times New Roman" w:cs="Times New Roman"/>
          <w:color w:val="000000" w:themeColor="text1"/>
          <w:sz w:val="24"/>
          <w:szCs w:val="24"/>
        </w:rPr>
        <w:t xml:space="preserve"> </w:t>
      </w:r>
      <w:r w:rsidR="00041A8D">
        <w:rPr>
          <w:rFonts w:ascii="Times New Roman" w:hAnsi="Times New Roman" w:cs="Times New Roman"/>
          <w:color w:val="000000" w:themeColor="text1"/>
          <w:sz w:val="24"/>
          <w:szCs w:val="24"/>
        </w:rPr>
        <w:t>2d</w:t>
      </w:r>
      <w:r w:rsidR="00B6483C">
        <w:rPr>
          <w:rFonts w:ascii="Times New Roman" w:hAnsi="Times New Roman" w:cs="Times New Roman"/>
          <w:color w:val="000000" w:themeColor="text1"/>
          <w:sz w:val="24"/>
          <w:szCs w:val="24"/>
        </w:rPr>
        <w:t>).</w:t>
      </w:r>
      <w:r w:rsidR="00923E80" w:rsidRPr="00923E80">
        <w:t xml:space="preserve"> </w:t>
      </w:r>
      <w:r w:rsidR="00923E80" w:rsidRPr="00923E80">
        <w:rPr>
          <w:rFonts w:ascii="Times New Roman" w:hAnsi="Times New Roman" w:cs="Times New Roman"/>
          <w:color w:val="000000" w:themeColor="text1"/>
          <w:sz w:val="24"/>
          <w:szCs w:val="24"/>
        </w:rPr>
        <w:t xml:space="preserve">For lipase, </w:t>
      </w:r>
      <w:r w:rsidR="006F0408">
        <w:rPr>
          <w:rFonts w:ascii="Times New Roman" w:hAnsi="Times New Roman" w:cs="Times New Roman"/>
          <w:color w:val="000000" w:themeColor="text1"/>
          <w:sz w:val="24"/>
          <w:szCs w:val="24"/>
        </w:rPr>
        <w:t xml:space="preserve">the mango peels solution </w:t>
      </w:r>
      <w:r w:rsidR="00923E80" w:rsidRPr="00923E80">
        <w:rPr>
          <w:rFonts w:ascii="Times New Roman" w:hAnsi="Times New Roman" w:cs="Times New Roman"/>
          <w:color w:val="000000" w:themeColor="text1"/>
          <w:sz w:val="24"/>
          <w:szCs w:val="24"/>
        </w:rPr>
        <w:t xml:space="preserve">showed the highest activity </w:t>
      </w:r>
      <w:r w:rsidR="00923E80">
        <w:rPr>
          <w:rFonts w:ascii="Times New Roman" w:hAnsi="Times New Roman" w:cs="Times New Roman"/>
          <w:color w:val="000000" w:themeColor="text1"/>
          <w:sz w:val="24"/>
          <w:szCs w:val="24"/>
        </w:rPr>
        <w:t xml:space="preserve">of </w:t>
      </w:r>
      <w:r w:rsidR="00923E80" w:rsidRPr="00923E80">
        <w:rPr>
          <w:rFonts w:ascii="Times New Roman" w:hAnsi="Times New Roman" w:cs="Times New Roman"/>
          <w:color w:val="000000" w:themeColor="text1"/>
          <w:sz w:val="24"/>
          <w:szCs w:val="24"/>
        </w:rPr>
        <w:t xml:space="preserve">6.67 U/mL, while </w:t>
      </w:r>
      <w:r w:rsidR="006F0408">
        <w:rPr>
          <w:rFonts w:ascii="Times New Roman" w:hAnsi="Times New Roman" w:cs="Times New Roman"/>
          <w:color w:val="000000" w:themeColor="text1"/>
          <w:sz w:val="24"/>
          <w:szCs w:val="24"/>
        </w:rPr>
        <w:t xml:space="preserve">banana peels solution </w:t>
      </w:r>
      <w:r w:rsidR="00923E80" w:rsidRPr="00923E80">
        <w:rPr>
          <w:rFonts w:ascii="Times New Roman" w:hAnsi="Times New Roman" w:cs="Times New Roman"/>
          <w:color w:val="000000" w:themeColor="text1"/>
          <w:sz w:val="24"/>
          <w:szCs w:val="24"/>
        </w:rPr>
        <w:t xml:space="preserve">recorded the lowest </w:t>
      </w:r>
      <w:r w:rsidR="00923E80">
        <w:rPr>
          <w:rFonts w:ascii="Times New Roman" w:hAnsi="Times New Roman" w:cs="Times New Roman"/>
          <w:color w:val="000000" w:themeColor="text1"/>
          <w:sz w:val="24"/>
          <w:szCs w:val="24"/>
        </w:rPr>
        <w:t xml:space="preserve">at </w:t>
      </w:r>
      <w:r w:rsidR="00923E80" w:rsidRPr="00923E80">
        <w:rPr>
          <w:rFonts w:ascii="Times New Roman" w:hAnsi="Times New Roman" w:cs="Times New Roman"/>
          <w:color w:val="000000" w:themeColor="text1"/>
          <w:sz w:val="24"/>
          <w:szCs w:val="24"/>
        </w:rPr>
        <w:t>1.67 U/mL</w:t>
      </w:r>
      <w:r w:rsidR="006F0408">
        <w:rPr>
          <w:rFonts w:ascii="Times New Roman" w:hAnsi="Times New Roman" w:cs="Times New Roman"/>
          <w:color w:val="000000" w:themeColor="text1"/>
          <w:sz w:val="24"/>
          <w:szCs w:val="24"/>
        </w:rPr>
        <w:t>, this result is displayed</w:t>
      </w:r>
      <w:r w:rsidR="00923E80">
        <w:rPr>
          <w:rFonts w:ascii="Times New Roman" w:hAnsi="Times New Roman" w:cs="Times New Roman"/>
          <w:color w:val="000000" w:themeColor="text1"/>
          <w:sz w:val="24"/>
          <w:szCs w:val="24"/>
        </w:rPr>
        <w:t xml:space="preserve"> in</w:t>
      </w:r>
      <w:r w:rsidR="00923E80" w:rsidRPr="00923E80">
        <w:rPr>
          <w:rFonts w:ascii="Times New Roman" w:hAnsi="Times New Roman" w:cs="Times New Roman"/>
          <w:color w:val="000000" w:themeColor="text1"/>
          <w:sz w:val="24"/>
          <w:szCs w:val="24"/>
        </w:rPr>
        <w:t xml:space="preserve"> </w:t>
      </w:r>
      <w:r w:rsidR="00923E80">
        <w:rPr>
          <w:rFonts w:ascii="Times New Roman" w:hAnsi="Times New Roman" w:cs="Times New Roman"/>
          <w:color w:val="000000" w:themeColor="text1"/>
          <w:sz w:val="24"/>
          <w:szCs w:val="24"/>
        </w:rPr>
        <w:t>table 2</w:t>
      </w:r>
      <w:r w:rsidR="00923E80" w:rsidRPr="00923E80">
        <w:rPr>
          <w:rFonts w:ascii="Times New Roman" w:hAnsi="Times New Roman" w:cs="Times New Roman"/>
          <w:color w:val="000000" w:themeColor="text1"/>
          <w:sz w:val="24"/>
          <w:szCs w:val="24"/>
        </w:rPr>
        <w:t>.</w:t>
      </w:r>
      <w:r w:rsidR="008B5DDB" w:rsidRPr="008B5DDB">
        <w:rPr>
          <w:rFonts w:ascii="Times New Roman" w:hAnsi="Times New Roman" w:cs="Times New Roman"/>
          <w:color w:val="000000" w:themeColor="text1"/>
          <w:sz w:val="24"/>
          <w:szCs w:val="24"/>
        </w:rPr>
        <w:t xml:space="preserve"> </w:t>
      </w:r>
      <w:r w:rsidR="008B5DDB">
        <w:rPr>
          <w:rFonts w:ascii="Times New Roman" w:hAnsi="Times New Roman" w:cs="Times New Roman"/>
          <w:color w:val="000000" w:themeColor="text1"/>
          <w:sz w:val="24"/>
          <w:szCs w:val="24"/>
        </w:rPr>
        <w:t xml:space="preserve">In all cases, </w:t>
      </w:r>
      <w:r w:rsidR="006F0408">
        <w:rPr>
          <w:rFonts w:ascii="Times New Roman" w:hAnsi="Times New Roman" w:cs="Times New Roman"/>
          <w:color w:val="000000" w:themeColor="text1"/>
          <w:sz w:val="24"/>
          <w:szCs w:val="24"/>
        </w:rPr>
        <w:t xml:space="preserve">a consistent increase in the </w:t>
      </w:r>
      <w:r w:rsidR="008B5DDB">
        <w:rPr>
          <w:rFonts w:ascii="Times New Roman" w:hAnsi="Times New Roman" w:cs="Times New Roman"/>
          <w:color w:val="000000" w:themeColor="text1"/>
          <w:sz w:val="24"/>
          <w:szCs w:val="24"/>
        </w:rPr>
        <w:t xml:space="preserve">enzyme activity </w:t>
      </w:r>
      <w:r w:rsidR="000934D9">
        <w:rPr>
          <w:rFonts w:ascii="Times New Roman" w:hAnsi="Times New Roman" w:cs="Times New Roman"/>
          <w:color w:val="000000" w:themeColor="text1"/>
          <w:sz w:val="24"/>
          <w:szCs w:val="24"/>
        </w:rPr>
        <w:t>was observed as the concentration of substrate was increased</w:t>
      </w:r>
      <w:r w:rsidR="008B5DDB">
        <w:rPr>
          <w:rFonts w:ascii="Times New Roman" w:hAnsi="Times New Roman" w:cs="Times New Roman"/>
          <w:color w:val="000000" w:themeColor="text1"/>
          <w:sz w:val="24"/>
          <w:szCs w:val="24"/>
        </w:rPr>
        <w:t>.</w:t>
      </w:r>
    </w:p>
    <w:p w14:paraId="22CD5F21" w14:textId="77777777" w:rsidR="00B5761E" w:rsidRDefault="00B5761E" w:rsidP="00B5761E">
      <w:pPr>
        <w:spacing w:after="0" w:line="360" w:lineRule="auto"/>
        <w:jc w:val="both"/>
        <w:rPr>
          <w:rFonts w:ascii="Times New Roman" w:hAnsi="Times New Roman" w:cs="Times New Roman"/>
          <w:color w:val="000000" w:themeColor="text1"/>
          <w:sz w:val="24"/>
          <w:szCs w:val="24"/>
        </w:rPr>
      </w:pPr>
    </w:p>
    <w:p w14:paraId="677B7472" w14:textId="14F659B0" w:rsidR="00B5761E" w:rsidRDefault="00B5761E" w:rsidP="00B5761E">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5DE0E270" wp14:editId="7C1959AE">
            <wp:extent cx="5812790" cy="3606800"/>
            <wp:effectExtent l="0" t="0" r="0" b="0"/>
            <wp:docPr id="10495166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12790" cy="3606800"/>
                    </a:xfrm>
                    <a:prstGeom prst="rect">
                      <a:avLst/>
                    </a:prstGeom>
                    <a:noFill/>
                  </pic:spPr>
                </pic:pic>
              </a:graphicData>
            </a:graphic>
          </wp:inline>
        </w:drawing>
      </w:r>
    </w:p>
    <w:p w14:paraId="52830D0D" w14:textId="16B8F000" w:rsidR="00923E80" w:rsidRDefault="00B6483C" w:rsidP="00B5761E">
      <w:pPr>
        <w:spacing w:after="0" w:line="360" w:lineRule="auto"/>
        <w:jc w:val="both"/>
        <w:rPr>
          <w:rFonts w:ascii="Times New Roman" w:hAnsi="Times New Roman" w:cs="Times New Roman"/>
          <w:sz w:val="24"/>
          <w:szCs w:val="24"/>
        </w:rPr>
      </w:pPr>
      <w:r w:rsidRPr="00EF7E9F">
        <w:rPr>
          <w:rFonts w:ascii="Times New Roman" w:hAnsi="Times New Roman" w:cs="Times New Roman"/>
          <w:b/>
          <w:bCs/>
          <w:sz w:val="24"/>
          <w:szCs w:val="24"/>
        </w:rPr>
        <w:t>Figure 2:</w:t>
      </w:r>
      <w:r>
        <w:rPr>
          <w:rFonts w:ascii="Times New Roman" w:hAnsi="Times New Roman" w:cs="Times New Roman"/>
          <w:sz w:val="24"/>
          <w:szCs w:val="24"/>
        </w:rPr>
        <w:t xml:space="preserve"> Activities of </w:t>
      </w:r>
      <w:r w:rsidR="00EF7E9F">
        <w:rPr>
          <w:rFonts w:ascii="Times New Roman" w:hAnsi="Times New Roman" w:cs="Times New Roman"/>
          <w:sz w:val="24"/>
          <w:szCs w:val="24"/>
        </w:rPr>
        <w:t>enzymes from d</w:t>
      </w:r>
      <w:r>
        <w:rPr>
          <w:rFonts w:ascii="Times New Roman" w:hAnsi="Times New Roman" w:cs="Times New Roman"/>
          <w:sz w:val="24"/>
          <w:szCs w:val="24"/>
        </w:rPr>
        <w:t xml:space="preserve">ifferent </w:t>
      </w:r>
      <w:r w:rsidR="00EF7E9F">
        <w:rPr>
          <w:rFonts w:ascii="Times New Roman" w:hAnsi="Times New Roman" w:cs="Times New Roman"/>
          <w:sz w:val="24"/>
          <w:szCs w:val="24"/>
        </w:rPr>
        <w:t>f</w:t>
      </w:r>
      <w:r>
        <w:rPr>
          <w:rFonts w:ascii="Times New Roman" w:hAnsi="Times New Roman" w:cs="Times New Roman"/>
          <w:sz w:val="24"/>
          <w:szCs w:val="24"/>
        </w:rPr>
        <w:t xml:space="preserve">ermented </w:t>
      </w:r>
      <w:r w:rsidR="00EF7E9F">
        <w:rPr>
          <w:rFonts w:ascii="Times New Roman" w:hAnsi="Times New Roman" w:cs="Times New Roman"/>
          <w:sz w:val="24"/>
          <w:szCs w:val="24"/>
        </w:rPr>
        <w:t>s</w:t>
      </w:r>
      <w:r>
        <w:rPr>
          <w:rFonts w:ascii="Times New Roman" w:hAnsi="Times New Roman" w:cs="Times New Roman"/>
          <w:sz w:val="24"/>
          <w:szCs w:val="24"/>
        </w:rPr>
        <w:t>olutions</w:t>
      </w:r>
      <w:r w:rsidR="00EF7E9F">
        <w:rPr>
          <w:rFonts w:ascii="Times New Roman" w:hAnsi="Times New Roman" w:cs="Times New Roman"/>
          <w:sz w:val="24"/>
          <w:szCs w:val="24"/>
        </w:rPr>
        <w:t>. (a) Amylase, (b) Cellulase, (c) Pectinase, and (d) Protease.</w:t>
      </w:r>
    </w:p>
    <w:p w14:paraId="7C655B52" w14:textId="4965FD0D" w:rsidR="007912FB" w:rsidRDefault="00923E80" w:rsidP="00B5761E">
      <w:pPr>
        <w:spacing w:after="0" w:line="360" w:lineRule="auto"/>
        <w:jc w:val="both"/>
        <w:rPr>
          <w:rFonts w:ascii="Times New Roman" w:hAnsi="Times New Roman" w:cs="Times New Roman"/>
          <w:color w:val="000000" w:themeColor="text1"/>
          <w:sz w:val="24"/>
          <w:szCs w:val="24"/>
        </w:rPr>
      </w:pPr>
      <w:r w:rsidRPr="00D6054B">
        <w:rPr>
          <w:rFonts w:ascii="Times New Roman" w:hAnsi="Times New Roman" w:cs="Times New Roman"/>
          <w:b/>
          <w:bCs/>
          <w:color w:val="000000" w:themeColor="text1"/>
          <w:sz w:val="24"/>
          <w:szCs w:val="24"/>
        </w:rPr>
        <w:t>Table 2:</w:t>
      </w:r>
      <w:r>
        <w:rPr>
          <w:rFonts w:ascii="Times New Roman" w:hAnsi="Times New Roman" w:cs="Times New Roman"/>
          <w:color w:val="000000" w:themeColor="text1"/>
          <w:sz w:val="24"/>
          <w:szCs w:val="24"/>
        </w:rPr>
        <w:t xml:space="preserve"> Lipase activity</w:t>
      </w:r>
    </w:p>
    <w:tbl>
      <w:tblPr>
        <w:tblStyle w:val="TableGrid"/>
        <w:tblW w:w="0" w:type="auto"/>
        <w:tblLook w:val="04A0" w:firstRow="1" w:lastRow="0" w:firstColumn="1" w:lastColumn="0" w:noHBand="0" w:noVBand="1"/>
      </w:tblPr>
      <w:tblGrid>
        <w:gridCol w:w="1123"/>
        <w:gridCol w:w="2496"/>
      </w:tblGrid>
      <w:tr w:rsidR="00EF12C2" w:rsidRPr="00923E80" w14:paraId="527876EF" w14:textId="77777777" w:rsidTr="008B5DDB">
        <w:tc>
          <w:tcPr>
            <w:tcW w:w="0" w:type="auto"/>
            <w:hideMark/>
          </w:tcPr>
          <w:p w14:paraId="1336FAEA" w14:textId="1428F3C9" w:rsidR="00EF12C2" w:rsidRPr="00923E80" w:rsidRDefault="00EF12C2" w:rsidP="000F6732">
            <w:pPr>
              <w:spacing w:line="360" w:lineRule="auto"/>
              <w:jc w:val="center"/>
              <w:rPr>
                <w:rFonts w:ascii="Times New Roman" w:hAnsi="Times New Roman" w:cs="Times New Roman"/>
                <w:sz w:val="24"/>
                <w:szCs w:val="24"/>
              </w:rPr>
            </w:pPr>
            <w:r w:rsidRPr="00923E80">
              <w:rPr>
                <w:rFonts w:ascii="Times New Roman" w:hAnsi="Times New Roman" w:cs="Times New Roman"/>
                <w:sz w:val="24"/>
                <w:szCs w:val="24"/>
              </w:rPr>
              <w:t>S</w:t>
            </w:r>
            <w:r>
              <w:rPr>
                <w:rFonts w:ascii="Times New Roman" w:hAnsi="Times New Roman" w:cs="Times New Roman"/>
                <w:sz w:val="24"/>
                <w:szCs w:val="24"/>
              </w:rPr>
              <w:t>olutions</w:t>
            </w:r>
          </w:p>
        </w:tc>
        <w:tc>
          <w:tcPr>
            <w:tcW w:w="0" w:type="auto"/>
            <w:hideMark/>
          </w:tcPr>
          <w:p w14:paraId="44D24A48" w14:textId="77777777" w:rsidR="00EF12C2" w:rsidRPr="00923E80" w:rsidRDefault="00EF12C2" w:rsidP="000F6732">
            <w:pPr>
              <w:spacing w:line="360" w:lineRule="auto"/>
              <w:jc w:val="center"/>
              <w:rPr>
                <w:rFonts w:ascii="Times New Roman" w:hAnsi="Times New Roman" w:cs="Times New Roman"/>
                <w:sz w:val="24"/>
                <w:szCs w:val="24"/>
              </w:rPr>
            </w:pPr>
            <w:r w:rsidRPr="00923E80">
              <w:rPr>
                <w:rFonts w:ascii="Times New Roman" w:hAnsi="Times New Roman" w:cs="Times New Roman"/>
                <w:sz w:val="24"/>
                <w:szCs w:val="24"/>
              </w:rPr>
              <w:t>Lipase Activity (U/mL)</w:t>
            </w:r>
          </w:p>
        </w:tc>
      </w:tr>
      <w:tr w:rsidR="00EF12C2" w:rsidRPr="00923E80" w14:paraId="65BA33C9" w14:textId="77777777" w:rsidTr="008B5DDB">
        <w:tc>
          <w:tcPr>
            <w:tcW w:w="0" w:type="auto"/>
            <w:hideMark/>
          </w:tcPr>
          <w:p w14:paraId="7277934D" w14:textId="77777777" w:rsidR="00EF12C2" w:rsidRPr="00923E80" w:rsidRDefault="00EF12C2" w:rsidP="000F6732">
            <w:pPr>
              <w:spacing w:line="360" w:lineRule="auto"/>
              <w:jc w:val="center"/>
              <w:rPr>
                <w:rFonts w:ascii="Times New Roman" w:hAnsi="Times New Roman" w:cs="Times New Roman"/>
                <w:sz w:val="24"/>
                <w:szCs w:val="24"/>
              </w:rPr>
            </w:pPr>
            <w:r w:rsidRPr="00923E80">
              <w:rPr>
                <w:rFonts w:ascii="Times New Roman" w:hAnsi="Times New Roman" w:cs="Times New Roman"/>
                <w:sz w:val="24"/>
                <w:szCs w:val="24"/>
              </w:rPr>
              <w:t>PPS</w:t>
            </w:r>
          </w:p>
        </w:tc>
        <w:tc>
          <w:tcPr>
            <w:tcW w:w="0" w:type="auto"/>
            <w:hideMark/>
          </w:tcPr>
          <w:p w14:paraId="697918D3" w14:textId="77777777" w:rsidR="00EF12C2" w:rsidRPr="00923E80" w:rsidRDefault="00EF12C2" w:rsidP="000F6732">
            <w:pPr>
              <w:spacing w:line="360" w:lineRule="auto"/>
              <w:jc w:val="center"/>
              <w:rPr>
                <w:rFonts w:ascii="Times New Roman" w:hAnsi="Times New Roman" w:cs="Times New Roman"/>
                <w:sz w:val="24"/>
                <w:szCs w:val="24"/>
              </w:rPr>
            </w:pPr>
            <w:r w:rsidRPr="00923E80">
              <w:rPr>
                <w:rFonts w:ascii="Times New Roman" w:hAnsi="Times New Roman" w:cs="Times New Roman"/>
                <w:sz w:val="24"/>
                <w:szCs w:val="24"/>
              </w:rPr>
              <w:t>4.00</w:t>
            </w:r>
          </w:p>
        </w:tc>
      </w:tr>
      <w:tr w:rsidR="00EF12C2" w:rsidRPr="00923E80" w14:paraId="593D9BCD" w14:textId="77777777" w:rsidTr="008B5DDB">
        <w:tc>
          <w:tcPr>
            <w:tcW w:w="0" w:type="auto"/>
            <w:hideMark/>
          </w:tcPr>
          <w:p w14:paraId="33619DC2" w14:textId="77777777" w:rsidR="00EF12C2" w:rsidRPr="00923E80" w:rsidRDefault="00EF12C2" w:rsidP="000F6732">
            <w:pPr>
              <w:spacing w:line="360" w:lineRule="auto"/>
              <w:jc w:val="center"/>
              <w:rPr>
                <w:rFonts w:ascii="Times New Roman" w:hAnsi="Times New Roman" w:cs="Times New Roman"/>
                <w:sz w:val="24"/>
                <w:szCs w:val="24"/>
              </w:rPr>
            </w:pPr>
            <w:r w:rsidRPr="00923E80">
              <w:rPr>
                <w:rFonts w:ascii="Times New Roman" w:hAnsi="Times New Roman" w:cs="Times New Roman"/>
                <w:sz w:val="24"/>
                <w:szCs w:val="24"/>
              </w:rPr>
              <w:t>MPS</w:t>
            </w:r>
          </w:p>
        </w:tc>
        <w:tc>
          <w:tcPr>
            <w:tcW w:w="0" w:type="auto"/>
            <w:hideMark/>
          </w:tcPr>
          <w:p w14:paraId="39AA66FC" w14:textId="77777777" w:rsidR="00EF12C2" w:rsidRPr="00923E80" w:rsidRDefault="00EF12C2" w:rsidP="000F6732">
            <w:pPr>
              <w:spacing w:line="360" w:lineRule="auto"/>
              <w:jc w:val="center"/>
              <w:rPr>
                <w:rFonts w:ascii="Times New Roman" w:hAnsi="Times New Roman" w:cs="Times New Roman"/>
                <w:sz w:val="24"/>
                <w:szCs w:val="24"/>
              </w:rPr>
            </w:pPr>
            <w:r w:rsidRPr="00923E80">
              <w:rPr>
                <w:rFonts w:ascii="Times New Roman" w:hAnsi="Times New Roman" w:cs="Times New Roman"/>
                <w:sz w:val="24"/>
                <w:szCs w:val="24"/>
              </w:rPr>
              <w:t>6.67</w:t>
            </w:r>
          </w:p>
        </w:tc>
      </w:tr>
      <w:tr w:rsidR="00EF12C2" w:rsidRPr="00923E80" w14:paraId="4ED312C5" w14:textId="77777777" w:rsidTr="008B5DDB">
        <w:tc>
          <w:tcPr>
            <w:tcW w:w="0" w:type="auto"/>
            <w:hideMark/>
          </w:tcPr>
          <w:p w14:paraId="2B8EE18A" w14:textId="77777777" w:rsidR="00EF12C2" w:rsidRPr="00923E80" w:rsidRDefault="00EF12C2" w:rsidP="000F6732">
            <w:pPr>
              <w:spacing w:line="360" w:lineRule="auto"/>
              <w:jc w:val="center"/>
              <w:rPr>
                <w:rFonts w:ascii="Times New Roman" w:hAnsi="Times New Roman" w:cs="Times New Roman"/>
                <w:sz w:val="24"/>
                <w:szCs w:val="24"/>
              </w:rPr>
            </w:pPr>
            <w:r w:rsidRPr="00923E80">
              <w:rPr>
                <w:rFonts w:ascii="Times New Roman" w:hAnsi="Times New Roman" w:cs="Times New Roman"/>
                <w:sz w:val="24"/>
                <w:szCs w:val="24"/>
              </w:rPr>
              <w:t>BPS</w:t>
            </w:r>
          </w:p>
        </w:tc>
        <w:tc>
          <w:tcPr>
            <w:tcW w:w="0" w:type="auto"/>
            <w:hideMark/>
          </w:tcPr>
          <w:p w14:paraId="7ADEC25B" w14:textId="77777777" w:rsidR="00EF12C2" w:rsidRPr="00923E80" w:rsidRDefault="00EF12C2" w:rsidP="000F6732">
            <w:pPr>
              <w:spacing w:line="360" w:lineRule="auto"/>
              <w:jc w:val="center"/>
              <w:rPr>
                <w:rFonts w:ascii="Times New Roman" w:hAnsi="Times New Roman" w:cs="Times New Roman"/>
                <w:sz w:val="24"/>
                <w:szCs w:val="24"/>
              </w:rPr>
            </w:pPr>
            <w:r w:rsidRPr="00923E80">
              <w:rPr>
                <w:rFonts w:ascii="Times New Roman" w:hAnsi="Times New Roman" w:cs="Times New Roman"/>
                <w:sz w:val="24"/>
                <w:szCs w:val="24"/>
              </w:rPr>
              <w:t>1.67</w:t>
            </w:r>
          </w:p>
        </w:tc>
      </w:tr>
      <w:tr w:rsidR="00EF12C2" w:rsidRPr="00923E80" w14:paraId="60ABB003" w14:textId="77777777" w:rsidTr="008B5DDB">
        <w:tc>
          <w:tcPr>
            <w:tcW w:w="0" w:type="auto"/>
            <w:hideMark/>
          </w:tcPr>
          <w:p w14:paraId="1283F732" w14:textId="77777777" w:rsidR="00EF12C2" w:rsidRPr="00923E80" w:rsidRDefault="00EF12C2" w:rsidP="000F6732">
            <w:pPr>
              <w:spacing w:line="360" w:lineRule="auto"/>
              <w:jc w:val="center"/>
              <w:rPr>
                <w:rFonts w:ascii="Times New Roman" w:hAnsi="Times New Roman" w:cs="Times New Roman"/>
                <w:sz w:val="24"/>
                <w:szCs w:val="24"/>
              </w:rPr>
            </w:pPr>
            <w:r w:rsidRPr="00923E80">
              <w:rPr>
                <w:rFonts w:ascii="Times New Roman" w:hAnsi="Times New Roman" w:cs="Times New Roman"/>
                <w:sz w:val="24"/>
                <w:szCs w:val="24"/>
              </w:rPr>
              <w:t>MFPS</w:t>
            </w:r>
          </w:p>
        </w:tc>
        <w:tc>
          <w:tcPr>
            <w:tcW w:w="0" w:type="auto"/>
            <w:hideMark/>
          </w:tcPr>
          <w:p w14:paraId="31ECB36A" w14:textId="77777777" w:rsidR="00EF12C2" w:rsidRPr="00923E80" w:rsidRDefault="00EF12C2" w:rsidP="000F6732">
            <w:pPr>
              <w:spacing w:line="360" w:lineRule="auto"/>
              <w:jc w:val="center"/>
              <w:rPr>
                <w:rFonts w:ascii="Times New Roman" w:hAnsi="Times New Roman" w:cs="Times New Roman"/>
                <w:sz w:val="24"/>
                <w:szCs w:val="24"/>
              </w:rPr>
            </w:pPr>
            <w:r w:rsidRPr="00923E80">
              <w:rPr>
                <w:rFonts w:ascii="Times New Roman" w:hAnsi="Times New Roman" w:cs="Times New Roman"/>
                <w:sz w:val="24"/>
                <w:szCs w:val="24"/>
              </w:rPr>
              <w:t>5.67</w:t>
            </w:r>
          </w:p>
        </w:tc>
      </w:tr>
    </w:tbl>
    <w:p w14:paraId="203A9ED7" w14:textId="77777777" w:rsidR="00923E80" w:rsidRPr="00B5761E" w:rsidRDefault="00923E80" w:rsidP="00B5761E">
      <w:pPr>
        <w:spacing w:after="0" w:line="360" w:lineRule="auto"/>
        <w:jc w:val="both"/>
        <w:rPr>
          <w:rFonts w:ascii="Times New Roman" w:hAnsi="Times New Roman" w:cs="Times New Roman"/>
          <w:color w:val="000000" w:themeColor="text1"/>
          <w:sz w:val="24"/>
          <w:szCs w:val="24"/>
        </w:rPr>
      </w:pPr>
    </w:p>
    <w:p w14:paraId="2BE432E1" w14:textId="542DDFB9" w:rsidR="00A474B8" w:rsidRPr="000934D9" w:rsidRDefault="00B6483C">
      <w:pPr>
        <w:spacing w:after="0" w:line="360" w:lineRule="auto"/>
        <w:jc w:val="both"/>
        <w:rPr>
          <w:rFonts w:ascii="Times New Roman" w:hAnsi="Times New Roman" w:cs="Times New Roman"/>
          <w:b/>
          <w:sz w:val="28"/>
          <w:szCs w:val="28"/>
        </w:rPr>
      </w:pPr>
      <w:r w:rsidRPr="000934D9">
        <w:rPr>
          <w:rFonts w:ascii="Times New Roman" w:hAnsi="Times New Roman" w:cs="Times New Roman"/>
          <w:b/>
          <w:sz w:val="28"/>
          <w:szCs w:val="28"/>
        </w:rPr>
        <w:lastRenderedPageBreak/>
        <w:t>Discussion</w:t>
      </w:r>
    </w:p>
    <w:p w14:paraId="0401379C" w14:textId="17562865" w:rsidR="000934D9" w:rsidRDefault="000934D9" w:rsidP="005B27A1">
      <w:pPr>
        <w:pStyle w:val="NormalWeb"/>
        <w:spacing w:after="0" w:line="360" w:lineRule="auto"/>
        <w:jc w:val="both"/>
      </w:pPr>
      <w:r>
        <w:t xml:space="preserve">In recent years, the utilization of fruit waste for production of value adding products has gained more attention. This highlights the recognition of fruit waste as a valuable resource for sustainable industrial applications. The paradigm of circular economy and advances in bioprocessing technologies have contributed </w:t>
      </w:r>
      <w:r w:rsidR="005B27A1">
        <w:t xml:space="preserve">further </w:t>
      </w:r>
      <w:r>
        <w:t>to this expansion</w:t>
      </w:r>
      <w:r w:rsidR="005B27A1">
        <w:t xml:space="preserve"> </w:t>
      </w:r>
      <w:r>
        <w:t>reinforc</w:t>
      </w:r>
      <w:r w:rsidR="005B27A1">
        <w:t>es</w:t>
      </w:r>
      <w:r>
        <w:t xml:space="preserve"> the potential of </w:t>
      </w:r>
      <w:r w:rsidR="005B27A1">
        <w:t>fruit wastes</w:t>
      </w:r>
      <w:r>
        <w:t xml:space="preserve"> in various </w:t>
      </w:r>
      <w:r w:rsidR="005B27A1">
        <w:t xml:space="preserve">sectors of </w:t>
      </w:r>
      <w:r>
        <w:t>industr</w:t>
      </w:r>
      <w:r w:rsidR="005B27A1">
        <w:t>y. Considering these, the present study</w:t>
      </w:r>
      <w:r>
        <w:t xml:space="preserve"> </w:t>
      </w:r>
      <w:r w:rsidR="005B27A1">
        <w:t>investigated the p</w:t>
      </w:r>
      <w:r w:rsidR="005B27A1" w:rsidRPr="005B27A1">
        <w:t xml:space="preserve">otential of </w:t>
      </w:r>
      <w:r w:rsidR="005B27A1">
        <w:t>f</w:t>
      </w:r>
      <w:r w:rsidR="005B27A1" w:rsidRPr="005B27A1">
        <w:t xml:space="preserve">ermented </w:t>
      </w:r>
      <w:r w:rsidR="005B27A1">
        <w:t>f</w:t>
      </w:r>
      <w:r w:rsidR="005B27A1" w:rsidRPr="005B27A1">
        <w:t xml:space="preserve">ruit </w:t>
      </w:r>
      <w:r w:rsidR="005B27A1">
        <w:t>p</w:t>
      </w:r>
      <w:r w:rsidR="005B27A1" w:rsidRPr="005B27A1">
        <w:t xml:space="preserve">eels for the </w:t>
      </w:r>
      <w:r w:rsidR="005B27A1">
        <w:t>p</w:t>
      </w:r>
      <w:r w:rsidR="005B27A1" w:rsidRPr="005B27A1">
        <w:t xml:space="preserve">roduction of </w:t>
      </w:r>
      <w:r w:rsidR="005B27A1">
        <w:t>i</w:t>
      </w:r>
      <w:r w:rsidR="005B27A1" w:rsidRPr="005B27A1">
        <w:t xml:space="preserve">ndustrially </w:t>
      </w:r>
      <w:r w:rsidR="005B27A1">
        <w:t>i</w:t>
      </w:r>
      <w:r w:rsidR="005B27A1" w:rsidRPr="005B27A1">
        <w:t xml:space="preserve">mportant </w:t>
      </w:r>
      <w:r w:rsidR="005B27A1">
        <w:t>e</w:t>
      </w:r>
      <w:r w:rsidR="005B27A1" w:rsidRPr="005B27A1">
        <w:t>nzymes</w:t>
      </w:r>
      <w:r w:rsidR="005B27A1">
        <w:t xml:space="preserve">. The solutions were produced after fermentation of fruit peels from banana, mango, and papaya peels. The common characteristic feature of a fermented solution from fruit peels is determined by pH, as seen in table 1, the pH of all the fermented solutions </w:t>
      </w:r>
      <w:r w:rsidR="003D2761">
        <w:t>was</w:t>
      </w:r>
      <w:r w:rsidR="005B27A1">
        <w:t xml:space="preserve"> acidic</w:t>
      </w:r>
      <w:r w:rsidR="003D2761" w:rsidRPr="003D2761">
        <w:t xml:space="preserve"> </w:t>
      </w:r>
      <w:r w:rsidR="003D2761">
        <w:t xml:space="preserve">and this because </w:t>
      </w:r>
      <w:r w:rsidR="003D2761" w:rsidRPr="003D2761">
        <w:t xml:space="preserve">organic acids </w:t>
      </w:r>
      <w:r w:rsidR="003D2761">
        <w:t xml:space="preserve">and other metabolites </w:t>
      </w:r>
      <w:r w:rsidR="003D2761" w:rsidRPr="003D2761">
        <w:t xml:space="preserve">are produced </w:t>
      </w:r>
      <w:r w:rsidR="003D2761">
        <w:t xml:space="preserve">due to the </w:t>
      </w:r>
      <w:r w:rsidR="003D2761" w:rsidRPr="003D2761">
        <w:t xml:space="preserve">breakdown </w:t>
      </w:r>
      <w:r w:rsidR="003D2761">
        <w:t>of larger</w:t>
      </w:r>
      <w:r w:rsidR="003D2761" w:rsidRPr="003D2761">
        <w:t xml:space="preserve"> organic substances </w:t>
      </w:r>
      <w:r w:rsidR="003D2761">
        <w:t xml:space="preserve">by the microbes </w:t>
      </w:r>
      <w:r w:rsidR="003D2761" w:rsidRPr="003D2761">
        <w:t>during fermentation</w:t>
      </w:r>
      <w:r w:rsidR="003D2761">
        <w:t xml:space="preserve"> </w:t>
      </w:r>
      <w:r w:rsidR="003D2761">
        <w:fldChar w:fldCharType="begin"/>
      </w:r>
      <w:r w:rsidR="003D2761">
        <w:instrText xml:space="preserve"> ADDIN ZOTERO_ITEM CSL_CITATION {"citationID":"vOZo4DEU","properties":{"formattedCitation":"[17]","plainCitation":"[17]","noteIndex":0},"citationItems":[{"id":61,"uris":["http://zotero.org/users/17167358/items/HZRHXZVD"],"itemData":{"id":61,"type":"article-journal","abstract":"Coffee is one of the most important and widely used commercial crops in the world. After ripe coffee cherries are harvested, coffee must pass through several steps to become (green) raw coffee beans. Commonly, there are three different processing methods used to obtain green coffee beans from coffee cherries, namely, the wet, dry, and semidry methods. Microorganisms (yeasts and bacteria) play a major role in coffee fermentation process by degrading mucilage by producing different enzymes (pectinase), acids, and alcohols. Starter culture development is crucial and is done by selecting microorganisms that have certain characteristics, such as mucilage degradation ability, tolerance to stress during fermentation, the ability to suppress the growth of pathogenic fungi, and a positive impact on the sensory quality of the coffee. Currently, green coffee beans obtained from farms that use any of the above processing methods are fermented with selected microorganisms to improve the flavour and aroma of the coffee. This is the result of a new insight into the development of unique flavoured coffee and into engaging with the coffee market to better benefit. This review gives a comprehensive overview of the fermentation process, microorganisms and starter cultures, and fermentation’s impact on coffee quality. Future prospects are also discussed through the incorporation of recent research.","container-title":"Journal of Food Quality","DOI":"10.1155/2019/4836709","ISSN":"1745-4557","issue":"1","language":"en","license":"Copyright © 2019 Mesfin Haile and Won Hee Kang.","note":"_eprint: https://onlinelibrary.wiley.com/doi/pdf/10.1155/2019/4836709","page":"4836709","source":"Wiley Online Library","title":"The Role of Microbes in Coffee Fermentation and Their Impact on Coffee Quality","volume":"2019","author":[{"family":"Haile","given":"Mesfin"},{"family":"Kang","given":"Won Hee"}],"issued":{"date-parts":[["2019"]]}}}],"schema":"https://github.com/citation-style-language/schema/raw/master/csl-citation.json"} </w:instrText>
      </w:r>
      <w:r w:rsidR="003D2761">
        <w:fldChar w:fldCharType="separate"/>
      </w:r>
      <w:r w:rsidR="003D2761" w:rsidRPr="003D2761">
        <w:t>[17]</w:t>
      </w:r>
      <w:r w:rsidR="003D2761">
        <w:fldChar w:fldCharType="end"/>
      </w:r>
      <w:r w:rsidR="003D2761">
        <w:t>.</w:t>
      </w:r>
      <w:r w:rsidR="005B27A1">
        <w:t xml:space="preserve"> </w:t>
      </w:r>
      <w:r w:rsidR="003D2761">
        <w:t xml:space="preserve">As the smaller components from the breakdown of larger molecules accumulate, they can change the pH of the solution and this could be the reason why a change in pH was observed between the start and the end of fermentation in our study. </w:t>
      </w:r>
      <w:r w:rsidR="003D2761" w:rsidRPr="003D2761">
        <w:t>The</w:t>
      </w:r>
      <w:r w:rsidR="003D2761">
        <w:t>se</w:t>
      </w:r>
      <w:r w:rsidR="003D2761" w:rsidRPr="003D2761">
        <w:t xml:space="preserve"> result</w:t>
      </w:r>
      <w:r w:rsidR="003D2761">
        <w:t>s</w:t>
      </w:r>
      <w:r w:rsidR="003D2761" w:rsidRPr="003D2761">
        <w:t xml:space="preserve"> </w:t>
      </w:r>
      <w:r w:rsidR="003D2761">
        <w:t>aligned well</w:t>
      </w:r>
      <w:r w:rsidR="003D2761" w:rsidRPr="003D2761">
        <w:t xml:space="preserve"> with </w:t>
      </w:r>
      <w:r w:rsidR="00BE1405">
        <w:t>various literatures</w:t>
      </w:r>
      <w:r w:rsidR="003D2761" w:rsidRPr="003D2761">
        <w:t xml:space="preserve"> on the acidic </w:t>
      </w:r>
      <w:r w:rsidR="00BE1405">
        <w:t>nature of solutions produced from</w:t>
      </w:r>
      <w:r w:rsidR="003D2761" w:rsidRPr="003D2761">
        <w:t xml:space="preserve"> fruit peels</w:t>
      </w:r>
      <w:r w:rsidR="00BE1405">
        <w:t xml:space="preserve"> </w:t>
      </w:r>
      <w:r w:rsidR="00BE1405">
        <w:fldChar w:fldCharType="begin"/>
      </w:r>
      <w:r w:rsidR="00BE1405">
        <w:instrText xml:space="preserve"> ADDIN ZOTERO_ITEM CSL_CITATION {"citationID":"iFCFvBp5","properties":{"formattedCitation":"[18\\uc0\\u8211{}22]","plainCitation":"[18–22]","noteIndex":0},"citationItems":[{"id":58,"uris":["http://zotero.org/users/17167358/items/X3CBDNTK"],"itemData":{"id":58,"type":"article-journal","abstract":"This work was aimed to utilise biocatalysts―enzymes derived from organic wastes mainly comprised of fruit garbage for remediation of used motor oil-contaminated soils. The fruit garbage used were orange and watermelon peels, which were allowed to ferment for 90 days for the derivation of enzymes. The enzymes identified in the extract solutions of the fruit garbage were protease, catalase, lipase, and amylase. Soils collected from the uncontaminated field were amended with used motor-oil at 5% and 10% (w/w) contamination levels. The amended soils were allowed to homogenise for 2 weeks before the experiment. The enzyme working concentrations were derived from Design Expert 7.0.0. matrix for 5% and 10% used motor-oil contamination levels as 0, 1, 5.43, 7.75% and 10% for 5% used motor-oil contamination level and 0%, 1%, 3.28%, 6.62%, and 10% for 10% used motor-oil contamination level. The experiment was run for six weeks. The minimum and maximum of 47% and 58% removal of oil and grease by orange garbage enzymes were recorded at 5% and 10% contamination levels, respectively at the end of six weeks experiment. Similarly, 41% and 52% removal of oil and grease were achieved with watermelon garbage enzymes at 5% and 10% contamination levels, respectively. Also, 62% and 74% of oil was biocatalytically removed in terms of Total Organic Carbon (TOC) by orange garbage enzymes at 5% and 10% contamination levels, respectively. In contrast, watermelon garbage enzymes showed an overall TOC removal efficiency of 45% and 39% for oil contamination levels of 5% and 10%, respectively. The differences observed in the biocatalytic remediation activities of the applied fruit garbage enzymes might be due to the difference in composition of the garbage enzymes. However, despite the differences in their enzymatic compositions, it is evident that extract solutions of fruit garbage enzymes of both orange and watermelon have the potential to remove oil from soil and hence could be applied for biocatalytic remediation of oil-contaminated soils.","container-title":"Journal of Environmental Chemical Engineering","DOI":"10.1016/j.jece.2021.105465","ISSN":"2213-3437","issue":"4","journalAbbreviation":"Journal of Environmental Chemical Engineering","page":"105465","source":"ScienceDirect","title":"Biocatalytic remediation of used motor oil-contaminated soil by fruit garbage enzymes","volume":"9","author":[{"family":"Bulai","given":"Indo Sabo"},{"family":"Adamu","given":"Haruna"},{"family":"Umar","given":"Yuguda Abubakar"},{"family":"Sabo","given":"Ahmed"}],"issued":{"date-parts":[["2021",8,1]]}}},{"id":57,"uris":["http://zotero.org/users/17167358/items/NC5UHLUY"],"itemData":{"id":57,"type":"article-journal","abstract":"The purpose of this study was to evaluate the antioxidant, antibacterial, and anti-UVB of three kinds of fermented fruit peel extracts by pectinase enzyme, including pomegranate, pomelo, and banana peel. The antioxidant was evaluated by the DPPH (2,2-Diphenyl-1-picrylhydrazyl) free radical scavenging method. Antibacterial activity against Escherichia coli and Staphylococcus aureus was assessed by disk diffusion assay, and the photoprotective activity was measured using a photospectrometric method. The results revealed that pomegranate peel extract at 3000 IU/g peel exhibited potent free radical scavenging property against DPPH, with the smallest IC50 value at 0.18%, which was better than that of pomelo peel extract at 55.79%. Furthermore, the results suggested that the pomegranate peel extract also exhibited antibacterial activity against E. coli better than pomelo peel extract, but none of the three samples shows the antibacterial capacity against S. aureus. Moreover, 10% pomegranate peel extract also expressed the strongest anti-UVB activity, with an SPF value of 36.582. The research demonstrates pomegranate peel’s bioactivity potential for further experiments.","container-title":"Cosmetics","DOI":"10.3390/cosmetics8020033","ISSN":"2079-9284","issue":"2","language":"en","license":"http://creativecommons.org/licenses/by/3.0/","note":"number: 2\npublisher: Multidisciplinary Digital Publishing Institute","page":"33","source":"www.mdpi.com","title":"Potential of Fermented Fruit Peel Liquid in Cosmetics as a Skin Care Agent","volume":"8","author":[{"family":"Khang","given":"Do Tan"},{"family":"Tien","given":"Le Thi Thuy"},{"family":"Men","given":"Tran Thanh"},{"family":"Thuy","given":"Nguyen Phuong"}],"issued":{"date-parts":[["2021",6]]}}},{"id":78,"uris":["http://zotero.org/users/17167358/items/Q2LBM757"],"itemData":{"id":78,"type":"article-journal","abstract":"Organic waste, particularly from fruits, remains an environmental issue if not properly managed. These wastes have the potential to be reprocessed into products, one of which is beneficial for human health. The trend of recycling fruit scraps into ecoenzyme (EE), a fermented product, has increased in recent years. Several health advantages of EE have been highlighted. Therefore, this study is aimed at evaluating the potential antibacterial and antioxidant activity of ecoenzyme solutions derived from papaya, pineapple, and Kasturi orange. In this study, pieces of papaya, pineapple, and Kasturi orange were fermented with brown sugar for 10 days and 3 months. The 10-day- and 3-month-old fermented solutions were used as samples to evaluate their inhibitory abilities against the growth of Escherichia coli and Staphylococcus aureus using the well diffusion method. In addition, the fermentation solutions were tested for their antioxidant capacity using the 2,2-diphenyl-1-picrylhydrazyl (DPPH) assay. Furthermore, a molecular docking study was conducted to evaluate the compounds found in these three fruits for their ability to interact with the DNA gyrase of the two indicator bacteria. The enzyme, which is a well-established antimicrobial target, is involved in bacterial DNA replication, repair, and decatenation. The in vitro results revealed that EE, both fermented for 10 days and 3 months, had strong inhibition against E. coli and S. aureus. The 3-month-old fermentation solution showed stronger inhibitory activity than the 10-day-old fermentation solution. Despite a slight decline in antioxidant activity with increasing fermentation time, both of these samples exhibited extremely potent antioxidant activities. Molecular docking studies revealed that hesperidin and ciprofloxacin interacted more strongly with the DNA gyrase of S. aureus than with E. coli. Hesperidin can therefore function as a potent antimicrobial. The present study concluded that EE solution fermented from papaya, pineapple, and Kasturi orange exhibits the potential to serve as a source of both antibacterial and antioxidant compounds.","container-title":"Journal of Food Processing and Preservation","DOI":"10.1155/2023/5826420","ISSN":"1745-4549","issue":"1","language":"en","license":"Copyright © 2023 Trina Ekawati Tallei et al.","note":"_eprint: https://onlinelibrary.wiley.com/doi/pdf/10.1155/2023/5826420","page":"5826420","source":"Wiley Online Library","title":"Antibacterial and Antioxidant Activity of Ecoenzyme Solution Prepared from Papaya, Pineapple, and Kasturi Orange Fruits: Experimental and Molecular Docking Studies","title-short":"Antibacterial and Antioxidant Activity of Ecoenzyme Solution Prepared from Papaya, Pineapple, and Kasturi Orange Fruits","volume":"2023","author":[{"family":"Tallei","given":"Trina Ekawati"},{"literal":"Fatimawali"},{"family":"Niode","given":"Nurdjannah Jane"},{"family":"Alsaihati","given":"Wadiah M."},{"family":"Salaki","given":"Christina Leta"},{"family":"Alissa","given":"Mohammed"},{"family":"Kamagi","given":"Marlon"},{"family":"Rabaan","given":"Ali A."}],"issued":{"date-parts":[["2023"]]}}},{"id":79,"uris":["http://zotero.org/users/17167358/items/93WVXVAZ"],"itemData":{"id":79,"type":"article-journal","abstract":"Valorization of fruit wastes through fermentation yields a multipurpose liquid called jiaosu. This study was conducted to compare the biochemical content changes (pH, total proteins, total carbohydrates, total phenolics, total alcohols, and organic acids) before and after fermentation for three months, as well as to evaluate the antibacterial, antifungal, and mosquito larvicidal activities of three combinations of jiaosu samples, orange-papaya-watermelon (OPW), grapefruit-mango-pineapple (GMP), and durian-jackfruit-passion fruit (DJP). After fermentation, the jiaosu samples were acidic (pH 3.05–3.40). Only GMP and DJP showed increased total protein content (p &lt; 0.05). All samples utilized carbohydrates extensively during fermentation and displayed significant increases (p &lt; 0.05) in total phenolic contents. Alcohols were detected in all samples (2.15% ± 0.05%–8.34% ± 0.06%) after fermentation. All organic acids (oxalic, tartaric, malic, lactic, acetic, citric, and succinic acids) were significantly increased (p &lt; 0.05) in all samples except for the tartaric and succinic acids in OPW which decreased after fermentation. All samples exhibited minimum inhibitory concentrations of 25–50% v/v against five species of human pathogenic bacteria and minimum fungicidal concentrations of 12.5–50% v/v against the fungus Cryptococcus neoformans. All samples showed strong larvicidal activity against the third instar larvae of Aedes spp. mosquitoes. The larvae of Aedes aegypti were more susceptible to the jiaosu samples than Aedes albopictus with the respective median lethal concentrations (LC50) of 2.14–5.16% v/v and 6.52–14.55% v/v, after 24 h post-treatment. The findings from this study recorded the biochemical changes in different fruit peel combinations of jiaosu during fermentation and the potential use of jiaosu as cleaning agent and biopesticide.","container-title":"Waste and Biomass Valorization","DOI":"10.1007/s12649-024-02631-z","ISSN":"1877-265X","issue":"12","journalAbbreviation":"Waste Biomass Valor","language":"en","page":"6927-6939","source":"Springer Link","title":"Biochemical Content, Antimicrobial, and Larvicidal Activities of Jiaosu Derived from Different Combinations of Fruit Wastes","volume":"15","author":[{"family":"Punniamoorthy","given":"Rhupinee"},{"family":"Lee","given":"Wen Shuen"},{"family":"Loh","given":"Qiao Pei"},{"family":"Goh","given":"Yvonne"},{"family":"Tay","given":"Ker Xin"},{"family":"Wong","given":"Kam Huei"},{"family":"Ho","given":"Lai Yee"},{"family":"Sit","given":"Nam Weng"}],"issued":{"date-parts":[["2024",12,1]]}}},{"id":80,"uris":["http://zotero.org/users/17167358/items/PLDDRF3W"],"itemData":{"id":80,"type":"article-journal","abstract":"The innovative utilization of compostable waste for synthesizing eco-enzymes presents a novel approach to textile wastewater treatment. In this study, we synthesized eco-enzymes from banana, pineapple, and orange fruit peels and characterized their biocatalytic and antimicrobial attributes. The eco-enzymes possess noteworthy protease, lipase, and amylase activity conducive to wastewater treatment. The one-way analysis of variance (ANOVA), revealed significant differences among eco-enzymes derived from different fruit peels (p &lt; 0.05). Although all eco-enzymes demonstrated antimicrobial attributes, orange peel-derived eco-enzymes exhibited the most potent activity against both gram-positive and gram-negative bacterial strains. Besides, when subjected to eco-enzymes, the textile wastewater showed an 80–85% decrease in biological oxygen demand (BOD), an 81–85% reduction in chemical oxygen demand (COD), a 35–37% decrease in total dissolved solids (TDS), a 55–60% reduction in total suspended solids (TSS), substantial reduction in pH, and enhancement in dissolved oxygen (DO) content after 100 h of treatment. Additionally, ANOVA analysis on the efficacy of treating textile wastewater by eco-enzymes revealed significant differences from the conventional treatment method (p &lt; 0.05). These findings underscore the potential of eco-enzyme treatment to produce distinctive and environmentally beneficial results in textile wastewater treatment.","container-title":"Results in Engineering","DOI":"10.1016/j.rineng.2024.101898","ISSN":"2590-1230","journalAbbreviation":"Results in Engineering","page":"101898","source":"ScienceDirect","title":"Evaluating the biocatalytic potential of fruit peel-derived eco-enzymes for sustainable textile wastewater treatment","volume":"21","author":[{"family":"Das","given":"Shohag Chandra"},{"family":"Khan","given":"Olin"},{"family":"Khadem","given":"Ashfaqul Hoque"},{"family":"Rahman","given":"Md Atiqur"},{"family":"Bedoura","given":"Sultana"},{"family":"Uddin","given":"Mohammad Abbas"},{"family":"Islam","given":"Md Shahinoor"}],"issued":{"date-parts":[["2024",3,1]]}}}],"schema":"https://github.com/citation-style-language/schema/raw/master/csl-citation.json"} </w:instrText>
      </w:r>
      <w:r w:rsidR="00BE1405">
        <w:fldChar w:fldCharType="separate"/>
      </w:r>
      <w:r w:rsidR="00BE1405" w:rsidRPr="00BE1405">
        <w:t>[18–22]</w:t>
      </w:r>
      <w:r w:rsidR="00BE1405">
        <w:fldChar w:fldCharType="end"/>
      </w:r>
      <w:r w:rsidR="00BE1405">
        <w:t>.</w:t>
      </w:r>
    </w:p>
    <w:p w14:paraId="27FB1634" w14:textId="53AD9700" w:rsidR="00E55566" w:rsidRDefault="00004551" w:rsidP="00E55566">
      <w:pPr>
        <w:pStyle w:val="NormalWeb"/>
        <w:spacing w:after="0" w:line="360" w:lineRule="auto"/>
        <w:jc w:val="both"/>
      </w:pPr>
      <w:r>
        <w:t>Various industries require multitude of enzymes for their processes, some of these enzymes include amylase, pectinase, cellulase, protease, and lipase. Although t</w:t>
      </w:r>
      <w:r w:rsidRPr="00004551">
        <w:t>h</w:t>
      </w:r>
      <w:r>
        <w:t>e</w:t>
      </w:r>
      <w:r w:rsidRPr="00004551">
        <w:t xml:space="preserve"> specific activities of </w:t>
      </w:r>
      <w:r>
        <w:t xml:space="preserve">different </w:t>
      </w:r>
      <w:r w:rsidRPr="00004551">
        <w:t xml:space="preserve">enzymes </w:t>
      </w:r>
      <w:r>
        <w:t>found in fermented fruit peels</w:t>
      </w:r>
      <w:r w:rsidRPr="00004551">
        <w:t xml:space="preserve"> solutions vari</w:t>
      </w:r>
      <w:r>
        <w:t>ed widely,</w:t>
      </w:r>
      <w:r w:rsidRPr="00004551">
        <w:t xml:space="preserve"> </w:t>
      </w:r>
      <w:r w:rsidR="00190F66" w:rsidRPr="0094757C">
        <w:t>amylase, cellulase, pectinase, protease, and lipase</w:t>
      </w:r>
      <w:r w:rsidR="00190F66">
        <w:t xml:space="preserve"> are the more frequently reported </w:t>
      </w:r>
      <w:r w:rsidR="00190F66">
        <w:fldChar w:fldCharType="begin"/>
      </w:r>
      <w:r w:rsidR="00190F66">
        <w:instrText xml:space="preserve"> ADDIN ZOTERO_ITEM CSL_CITATION {"citationID":"uWT9Eivo","properties":{"formattedCitation":"[22\\uc0\\u8211{}24]","plainCitation":"[22–24]","noteIndex":0},"citationItems":[{"id":80,"uris":["http://zotero.org/users/17167358/items/PLDDRF3W"],"itemData":{"id":80,"type":"article-journal","abstract":"The innovative utilization of compostable waste for synthesizing eco-enzymes presents a novel approach to textile wastewater treatment. In this study, we synthesized eco-enzymes from banana, pineapple, and orange fruit peels and characterized their biocatalytic and antimicrobial attributes. The eco-enzymes possess noteworthy protease, lipase, and amylase activity conducive to wastewater treatment. The one-way analysis of variance (ANOVA), revealed significant differences among eco-enzymes derived from different fruit peels (p &lt; 0.05). Although all eco-enzymes demonstrated antimicrobial attributes, orange peel-derived eco-enzymes exhibited the most potent activity against both gram-positive and gram-negative bacterial strains. Besides, when subjected to eco-enzymes, the textile wastewater showed an 80–85% decrease in biological oxygen demand (BOD), an 81–85% reduction in chemical oxygen demand (COD), a 35–37% decrease in total dissolved solids (TDS), a 55–60% reduction in total suspended solids (TSS), substantial reduction in pH, and enhancement in dissolved oxygen (DO) content after 100 h of treatment. Additionally, ANOVA analysis on the efficacy of treating textile wastewater by eco-enzymes revealed significant differences from the conventional treatment method (p &lt; 0.05). These findings underscore the potential of eco-enzyme treatment to produce distinctive and environmentally beneficial results in textile wastewater treatment.","container-title":"Results in Engineering","DOI":"10.1016/j.rineng.2024.101898","ISSN":"2590-1230","journalAbbreviation":"Results in Engineering","page":"101898","source":"ScienceDirect","title":"Evaluating the biocatalytic potential of fruit peel-derived eco-enzymes for sustainable textile wastewater treatment","volume":"21","author":[{"family":"Das","given":"Shohag Chandra"},{"family":"Khan","given":"Olin"},{"family":"Khadem","given":"Ashfaqul Hoque"},{"family":"Rahman","given":"Md Atiqur"},{"family":"Bedoura","given":"Sultana"},{"family":"Uddin","given":"Mohammad Abbas"},{"family":"Islam","given":"Md Shahinoor"}],"issued":{"date-parts":[["2024",3,1]]}}},{"id":56,"uris":["http://zotero.org/users/17167358/items/L4T5M5T5"],"itemData":{"id":56,"type":"article","abstract":"Eco enzyme is a fermented solution from mixture of sugar, fruit wastes and water in the ratio of 1:3:10. It can be used as pretreatment for aquaculture sludge before other further treatments in order to minimize various environmental problems that caused by high nutrient contents of the sludge. In this study, the characteristics of the eco enzymes (tomato and orange wastes) were investigated and its potential efficacy of parameters removal within 10 days treatment was also evaluated. Results showed the enzymes were acidic, composed of high total solids (TS), total dissolved solids (TDS), biological oxygen demand (BOD), chemical oxygen demand (COD), citric acids and contained biocatalytic enzyme activities which are protease, amylase and lipase. The enzymes were also showed a higher removal percentage of total suspended solids (TSS), volatile suspended solids (VSS), total phosphorus (TP), total ammonia nitrogen (TAN) and COD approximately 87%, 67%, 99%, 91% and 77% respectively in the optimum concentration of eco enzymes (10%). Besides, use of orange eco enzyme (OEE) was showed higher removal percentage compared to tomato eco enzyme (TEE) due to high organic acid contents. These findings may contribute to the effectiveness of enzymatic pretreatment which can reduce the inhibitors and improve further treatment processes in treating other industrial wastes.","event-place":"Rochester, NY","genre":"SSRN Scholarly Paper","language":"en","number":"3456453","publisher":"Social Science Research Network","publisher-place":"Rochester, NY","source":"papers.ssrn.com","title":"Production and Characterization of Eco Enzyme Produced from Tomato and Orange Wastes and Its Influence on the Aquaculture Sludge","URL":"https://papers.ssrn.com/abstract=3456453","author":[{"family":"Rasit","given":"Nazaitulshila"},{"family":"Hwe Fern","given":"Lim"},{"family":"Ab Karim Ghani","given":"Wan Azlina Wan"}],"accessed":{"date-parts":[["2025",3,15]]},"issued":{"date-parts":[["2019",3,1]]}}},{"id":73,"uris":["http://zotero.org/users/17167358/items/67EI2S3K"],"itemData":{"id":73,"type":"article-journal","abstract":"Eco-enzyme is a type of natural compound that can be extracted normally from citrus fruit peels or waste and various other sources. It is a complex solution produced by the fermentation fresh kitchen waste such as vegetable and fruit peels. It is a type of vinegar made by fermenting food waste with sugar to form alcohol. Eco-enzyme is fermented solution made from a mixture of sugar, fruit peels, and water mostly in a ratio of 1:3:10. This review, in particular, focuses on the citrus Eco-enzyme as citrus fruit extracts and citrus flavonoids have the potential to possess promising biological characteristics due to their phenolic profile and antioxidant properties. Numerous innovative techniques used to produce eco-enzymes using different raw materials have been discussed in detail. Such techniques are cost-effective, eco-friendly, and possess multipurpose applications. The production of eco-enzyme not only lessens the compilation of organic waste but also provides a substitute for synthetic chemicals that are harmful to both human health and the environment. However, the major applications, including cleaning floors, utensils, gardening, and other innovative techniques of recycling and reusing natural trash that will assist in reducing fruit waste, have been explored in the present review.","container-title":"Journal of Agriculture and Food Research","DOI":"10.1016/j.jafr.2023.100657","ISSN":"2666-1543","journalAbbreviation":"Journal of Agriculture and Food Research","page":"100657","source":"ScienceDirect","title":"Recent trends in utilization of citrus fruits in production of eco-enzyme","volume":"13","author":[{"family":"Benny","given":"Nikhil"},{"family":"Shams","given":"Rafeeya"},{"family":"Dash","given":"Kshirod Kumar"},{"family":"Pandey","given":"Vinay Kumar"},{"family":"Bashir","given":"Omar"}],"issued":{"date-parts":[["2023",9,1]]}}}],"schema":"https://github.com/citation-style-language/schema/raw/master/csl-citation.json"} </w:instrText>
      </w:r>
      <w:r w:rsidR="00190F66">
        <w:fldChar w:fldCharType="separate"/>
      </w:r>
      <w:r w:rsidR="00190F66" w:rsidRPr="00190F66">
        <w:t>[22–24]</w:t>
      </w:r>
      <w:r w:rsidR="00190F66">
        <w:fldChar w:fldCharType="end"/>
      </w:r>
      <w:r w:rsidR="00190F66">
        <w:t xml:space="preserve">. </w:t>
      </w:r>
      <w:r w:rsidR="00190F66" w:rsidRPr="00190F66">
        <w:t>This s</w:t>
      </w:r>
      <w:r w:rsidR="00190F66">
        <w:t>hows that our results followed the similar trend</w:t>
      </w:r>
      <w:r w:rsidR="00190F66" w:rsidRPr="00190F66">
        <w:t xml:space="preserve"> with the current literature on </w:t>
      </w:r>
      <w:r w:rsidR="00190F66">
        <w:t>how</w:t>
      </w:r>
      <w:r w:rsidR="00190F66" w:rsidRPr="00190F66">
        <w:t xml:space="preserve"> diver</w:t>
      </w:r>
      <w:r w:rsidR="00190F66">
        <w:t>se fermented fruit waste are in exhibiting</w:t>
      </w:r>
      <w:r w:rsidR="00190F66" w:rsidRPr="00190F66">
        <w:t xml:space="preserve"> </w:t>
      </w:r>
      <w:r w:rsidR="00190F66">
        <w:t xml:space="preserve">biocatalytic potentials. </w:t>
      </w:r>
      <w:r w:rsidR="00190F66" w:rsidRPr="00190F66">
        <w:t>An i</w:t>
      </w:r>
      <w:r w:rsidR="00190F66">
        <w:t>nteresting aspect of our</w:t>
      </w:r>
      <w:r w:rsidR="00190F66" w:rsidRPr="00190F66">
        <w:t xml:space="preserve"> result is th</w:t>
      </w:r>
      <w:r w:rsidR="00190F66">
        <w:t>at, the</w:t>
      </w:r>
      <w:r w:rsidR="00190F66" w:rsidRPr="00190F66">
        <w:t xml:space="preserve"> production of multi</w:t>
      </w:r>
      <w:r w:rsidR="00190F66">
        <w:t xml:space="preserve">ple </w:t>
      </w:r>
      <w:r w:rsidR="00190F66" w:rsidRPr="00190F66">
        <w:t>enzyme</w:t>
      </w:r>
      <w:r w:rsidR="004B11F0">
        <w:t>s</w:t>
      </w:r>
      <w:r w:rsidR="00190F66" w:rsidRPr="00190F66">
        <w:t xml:space="preserve"> from </w:t>
      </w:r>
      <w:r w:rsidR="004B11F0">
        <w:t xml:space="preserve">the fermentation of banana, mango, and papaya peels have been highlighted. </w:t>
      </w:r>
      <w:r w:rsidR="00190F66" w:rsidRPr="00190F66">
        <w:t xml:space="preserve">Only a </w:t>
      </w:r>
      <w:r w:rsidR="004B11F0">
        <w:t>few</w:t>
      </w:r>
      <w:r w:rsidR="00190F66" w:rsidRPr="00190F66">
        <w:t xml:space="preserve"> literatures have </w:t>
      </w:r>
      <w:r w:rsidR="004B11F0">
        <w:t>repor</w:t>
      </w:r>
      <w:r w:rsidR="00190F66" w:rsidRPr="00190F66">
        <w:t>ted the production of multi</w:t>
      </w:r>
      <w:r w:rsidR="004B11F0">
        <w:t xml:space="preserve">ple </w:t>
      </w:r>
      <w:r w:rsidR="00190F66" w:rsidRPr="00190F66">
        <w:t>enzyme</w:t>
      </w:r>
      <w:r w:rsidR="004B11F0">
        <w:t>s</w:t>
      </w:r>
      <w:r w:rsidR="00190F66" w:rsidRPr="00190F66">
        <w:t xml:space="preserve"> from </w:t>
      </w:r>
      <w:r w:rsidR="004B11F0">
        <w:t xml:space="preserve">the fermentation of these </w:t>
      </w:r>
      <w:r w:rsidR="00190F66" w:rsidRPr="00190F66">
        <w:t>fruit peel</w:t>
      </w:r>
      <w:r w:rsidR="004B11F0">
        <w:t>s</w:t>
      </w:r>
      <w:r w:rsidR="00190F66" w:rsidRPr="00190F66">
        <w:t>.</w:t>
      </w:r>
      <w:r w:rsidR="004B11F0">
        <w:t xml:space="preserve"> Out study also underscore t</w:t>
      </w:r>
      <w:r w:rsidR="00E55566">
        <w:t xml:space="preserve">he </w:t>
      </w:r>
      <w:r w:rsidR="004B11F0">
        <w:t xml:space="preserve">potential in the </w:t>
      </w:r>
      <w:r w:rsidR="00E55566">
        <w:t xml:space="preserve">production of multienzymes through the fermentation of fruit peels </w:t>
      </w:r>
      <w:r w:rsidR="004B11F0">
        <w:t xml:space="preserve">which </w:t>
      </w:r>
      <w:r w:rsidR="00E55566">
        <w:t xml:space="preserve">can serve </w:t>
      </w:r>
      <w:r w:rsidR="004B11F0">
        <w:t xml:space="preserve">as </w:t>
      </w:r>
      <w:r w:rsidR="00E55566">
        <w:t>a very important aspect of industrial processes because biocatalysts are advantageous compared to chemical catalysts.</w:t>
      </w:r>
      <w:r w:rsidR="00E55566" w:rsidRPr="00E55566">
        <w:t xml:space="preserve"> </w:t>
      </w:r>
      <w:r w:rsidR="00E55566">
        <w:t xml:space="preserve">Additionally, the use of inexpensive materials is vital for industrial commercialization because it can lead to production of cheaper products. Considering this, </w:t>
      </w:r>
      <w:r w:rsidR="004B11F0">
        <w:t xml:space="preserve">our study suggest that banana, </w:t>
      </w:r>
      <w:r w:rsidR="004B11F0">
        <w:lastRenderedPageBreak/>
        <w:t xml:space="preserve">mango, and papaya </w:t>
      </w:r>
      <w:r w:rsidR="00E55566">
        <w:t xml:space="preserve">fruit peel wastes </w:t>
      </w:r>
      <w:r w:rsidR="004B11F0">
        <w:t>are</w:t>
      </w:r>
      <w:r w:rsidR="00E55566">
        <w:t xml:space="preserve"> viable material</w:t>
      </w:r>
      <w:r w:rsidR="004B11F0">
        <w:t>s</w:t>
      </w:r>
      <w:r w:rsidR="00E55566">
        <w:t xml:space="preserve"> for natural fermentation </w:t>
      </w:r>
      <w:r w:rsidR="004B11F0">
        <w:t>that</w:t>
      </w:r>
      <w:r w:rsidR="00E55566">
        <w:t xml:space="preserve"> could be used for the </w:t>
      </w:r>
      <w:r w:rsidR="004B11F0">
        <w:t xml:space="preserve">cost-effective </w:t>
      </w:r>
      <w:r w:rsidR="00E55566">
        <w:t>simultaneous production of various enzymes.</w:t>
      </w:r>
    </w:p>
    <w:p w14:paraId="0F157145" w14:textId="37BC2D35" w:rsidR="00A474B8" w:rsidRDefault="00B6483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Conclusion</w:t>
      </w:r>
    </w:p>
    <w:p w14:paraId="44A7130C" w14:textId="2C65520A" w:rsidR="00A474B8" w:rsidRDefault="004B11F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w:t>
      </w:r>
      <w:r w:rsidR="00B6483C">
        <w:rPr>
          <w:rFonts w:ascii="Times New Roman" w:hAnsi="Times New Roman" w:cs="Times New Roman"/>
          <w:sz w:val="24"/>
          <w:szCs w:val="24"/>
        </w:rPr>
        <w:t xml:space="preserve">his study, </w:t>
      </w:r>
      <w:r>
        <w:rPr>
          <w:rFonts w:ascii="Times New Roman" w:hAnsi="Times New Roman" w:cs="Times New Roman"/>
          <w:sz w:val="24"/>
          <w:szCs w:val="24"/>
        </w:rPr>
        <w:t xml:space="preserve">investigated </w:t>
      </w:r>
      <w:r w:rsidR="00B6483C">
        <w:rPr>
          <w:rFonts w:ascii="Times New Roman" w:hAnsi="Times New Roman" w:cs="Times New Roman"/>
          <w:sz w:val="24"/>
          <w:szCs w:val="24"/>
        </w:rPr>
        <w:t xml:space="preserve">the </w:t>
      </w:r>
      <w:r>
        <w:rPr>
          <w:rFonts w:ascii="Times New Roman" w:hAnsi="Times New Roman" w:cs="Times New Roman"/>
          <w:sz w:val="24"/>
          <w:szCs w:val="24"/>
        </w:rPr>
        <w:t xml:space="preserve">potential of fermenting fruit peels </w:t>
      </w:r>
      <w:r w:rsidR="00E705A7">
        <w:rPr>
          <w:rFonts w:ascii="Times New Roman" w:hAnsi="Times New Roman" w:cs="Times New Roman"/>
          <w:sz w:val="24"/>
          <w:szCs w:val="24"/>
        </w:rPr>
        <w:t xml:space="preserve">for industrially important enzymes production. Fermented solutions of banana, mango, and papaya peels are </w:t>
      </w:r>
      <w:r w:rsidR="00B6483C">
        <w:rPr>
          <w:rFonts w:ascii="Times New Roman" w:hAnsi="Times New Roman" w:cs="Times New Roman"/>
          <w:sz w:val="24"/>
          <w:szCs w:val="24"/>
        </w:rPr>
        <w:t xml:space="preserve">enriched with multiple </w:t>
      </w:r>
      <w:r w:rsidR="00E705A7">
        <w:rPr>
          <w:rFonts w:ascii="Times New Roman" w:hAnsi="Times New Roman" w:cs="Times New Roman"/>
          <w:sz w:val="24"/>
          <w:szCs w:val="24"/>
        </w:rPr>
        <w:t>active</w:t>
      </w:r>
      <w:r w:rsidR="00B6483C">
        <w:rPr>
          <w:rFonts w:ascii="Times New Roman" w:hAnsi="Times New Roman" w:cs="Times New Roman"/>
          <w:sz w:val="24"/>
          <w:szCs w:val="24"/>
        </w:rPr>
        <w:t xml:space="preserve"> enzymes, including amylase, cellulase, pectinase, lipase and protease, </w:t>
      </w:r>
      <w:r w:rsidR="00E705A7">
        <w:rPr>
          <w:rFonts w:ascii="Times New Roman" w:hAnsi="Times New Roman" w:cs="Times New Roman"/>
          <w:sz w:val="24"/>
          <w:szCs w:val="24"/>
        </w:rPr>
        <w:t>indica</w:t>
      </w:r>
      <w:r w:rsidR="00B6483C">
        <w:rPr>
          <w:rFonts w:ascii="Times New Roman" w:hAnsi="Times New Roman" w:cs="Times New Roman"/>
          <w:sz w:val="24"/>
          <w:szCs w:val="24"/>
        </w:rPr>
        <w:t xml:space="preserve">ting their </w:t>
      </w:r>
      <w:r w:rsidR="00E705A7">
        <w:rPr>
          <w:rFonts w:ascii="Times New Roman" w:hAnsi="Times New Roman" w:cs="Times New Roman"/>
          <w:sz w:val="24"/>
          <w:szCs w:val="24"/>
        </w:rPr>
        <w:t>potentials for the ecofriendly, cost-effective, and sustainable alternative technology for the production of enzymes of industrial applications.</w:t>
      </w:r>
    </w:p>
    <w:p w14:paraId="730BB762" w14:textId="77777777" w:rsidR="00692AEA" w:rsidRDefault="00692AEA">
      <w:pPr>
        <w:spacing w:after="0" w:line="360" w:lineRule="auto"/>
        <w:jc w:val="both"/>
        <w:rPr>
          <w:rFonts w:ascii="Times New Roman" w:hAnsi="Times New Roman" w:cs="Times New Roman"/>
          <w:sz w:val="24"/>
          <w:szCs w:val="24"/>
        </w:rPr>
      </w:pPr>
    </w:p>
    <w:p w14:paraId="7F13F7EF" w14:textId="77777777" w:rsidR="00E705A7" w:rsidRDefault="00E705A7">
      <w:pPr>
        <w:spacing w:after="0" w:line="360" w:lineRule="auto"/>
        <w:jc w:val="both"/>
        <w:rPr>
          <w:rFonts w:ascii="Times New Roman" w:hAnsi="Times New Roman" w:cs="Times New Roman"/>
          <w:sz w:val="24"/>
          <w:szCs w:val="24"/>
        </w:rPr>
      </w:pPr>
      <w:bookmarkStart w:id="6" w:name="_GoBack"/>
      <w:bookmarkEnd w:id="6"/>
    </w:p>
    <w:p w14:paraId="1864FA0B" w14:textId="77777777" w:rsidR="00A474B8" w:rsidRDefault="00B6483C">
      <w:pPr>
        <w:pStyle w:val="Heading1"/>
        <w:spacing w:before="0" w:line="480" w:lineRule="auto"/>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References </w:t>
      </w:r>
    </w:p>
    <w:p w14:paraId="5597E0E6" w14:textId="77777777" w:rsidR="00190F66" w:rsidRPr="00190F66" w:rsidRDefault="00117BFF" w:rsidP="00190F66">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00190F66" w:rsidRPr="00190F66">
        <w:rPr>
          <w:rFonts w:ascii="Times New Roman" w:hAnsi="Times New Roman" w:cs="Times New Roman"/>
          <w:sz w:val="24"/>
        </w:rPr>
        <w:t xml:space="preserve">1. </w:t>
      </w:r>
      <w:r w:rsidR="00190F66" w:rsidRPr="00190F66">
        <w:rPr>
          <w:rFonts w:ascii="Times New Roman" w:hAnsi="Times New Roman" w:cs="Times New Roman"/>
          <w:sz w:val="24"/>
        </w:rPr>
        <w:tab/>
        <w:t>Ramírez-Sucre MO, Avilés-Betanzos KA, López-Martínez A, Rodríguez-Buenfil IM. Evaluation of Polyphenol Profile from Citrus Peel Obtained by Natural Deep Eutectic Solvent/Ultrasound Extraction. Processes. 2024;12: 2072. doi:10.3390/pr12102072</w:t>
      </w:r>
    </w:p>
    <w:p w14:paraId="3E9BBC8F"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2. </w:t>
      </w:r>
      <w:r w:rsidRPr="00190F66">
        <w:rPr>
          <w:rFonts w:ascii="Times New Roman" w:hAnsi="Times New Roman" w:cs="Times New Roman"/>
          <w:sz w:val="24"/>
        </w:rPr>
        <w:tab/>
        <w:t>Ismail AY, Nainggolan MF, Aminudin S, Siahaan RY, Dzulfannazhir F, Sofyan HN. Characterization of chemical composition of eco-enzyme derived from banana, orange, and pineapple pineapple peels. Braz J Biol. 2024;84: e286961. doi:https://doi.org/10.1590/1519-6984.286961</w:t>
      </w:r>
    </w:p>
    <w:p w14:paraId="779D8E17"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3. </w:t>
      </w:r>
      <w:r w:rsidRPr="00190F66">
        <w:rPr>
          <w:rFonts w:ascii="Times New Roman" w:hAnsi="Times New Roman" w:cs="Times New Roman"/>
          <w:sz w:val="24"/>
        </w:rPr>
        <w:tab/>
        <w:t>Singh B, Soni SK, Mathur P, Garg N. Microbial Multienzyme Viz., Pectinase, Cellulase and Amylase Production Using Fruit and Vegetable Waste as Substrate—A Review. Applied Microbiology. 2024;4: 1232–1246. doi:10.3390/applmicrobiol4030084</w:t>
      </w:r>
    </w:p>
    <w:p w14:paraId="726107E1"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4. </w:t>
      </w:r>
      <w:r w:rsidRPr="00190F66">
        <w:rPr>
          <w:rFonts w:ascii="Times New Roman" w:hAnsi="Times New Roman" w:cs="Times New Roman"/>
          <w:sz w:val="24"/>
        </w:rPr>
        <w:tab/>
        <w:t>Cristofoli NL, Lima AR, Tchonkouang RDN, Quintino AC, Vieira MC. Advances in the Food Packaging Production from Agri-Food Waste and By-Products: Market Trends for a Sustainable Development. Sustainability. 2023;15: 6153. doi:10.3390/su15076153</w:t>
      </w:r>
    </w:p>
    <w:p w14:paraId="0F7848F0"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5. </w:t>
      </w:r>
      <w:r w:rsidRPr="00190F66">
        <w:rPr>
          <w:rFonts w:ascii="Times New Roman" w:hAnsi="Times New Roman" w:cs="Times New Roman"/>
          <w:sz w:val="24"/>
        </w:rPr>
        <w:tab/>
        <w:t>Naganthran A, Masomian M, Rahman RNZRA, Ali MSM, Nooh HM. Improving the Efficiency of New Automatic Dishwashing Detergent Formulation by Addition of Thermostable Lipase, Protease and Amylase. Molecules. 2017;22: 1577. doi:10.3390/molecules22091577</w:t>
      </w:r>
    </w:p>
    <w:p w14:paraId="1492DEF4"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6. </w:t>
      </w:r>
      <w:r w:rsidRPr="00190F66">
        <w:rPr>
          <w:rFonts w:ascii="Times New Roman" w:hAnsi="Times New Roman" w:cs="Times New Roman"/>
          <w:sz w:val="24"/>
        </w:rPr>
        <w:tab/>
        <w:t>Binod P, Gnansounou E, Sindhu R, Pandey A. Enzymes for second generation biofuels: Recent developments and future perspectives. Bioresource Technology Reports. 2019;5: 317–325. doi:10.1016/j.biteb.2018.06.005</w:t>
      </w:r>
    </w:p>
    <w:p w14:paraId="61800038"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7. </w:t>
      </w:r>
      <w:r w:rsidRPr="00190F66">
        <w:rPr>
          <w:rFonts w:ascii="Times New Roman" w:hAnsi="Times New Roman" w:cs="Times New Roman"/>
          <w:sz w:val="24"/>
        </w:rPr>
        <w:tab/>
        <w:t xml:space="preserve">Alsersy H, Salem AZM, Borhami BE, Olivares J, Gado HM, Mariezcurrena MD, et al. Effect of Mediterranean saltbush (Atriplex halimus) ensilaging with two developed enzyme </w:t>
      </w:r>
      <w:r w:rsidRPr="00190F66">
        <w:rPr>
          <w:rFonts w:ascii="Times New Roman" w:hAnsi="Times New Roman" w:cs="Times New Roman"/>
          <w:sz w:val="24"/>
        </w:rPr>
        <w:lastRenderedPageBreak/>
        <w:t>cocktails on feed intake, nutrient digestibility and ruminal fermentation in sheep. Anim Sci J. 2015;86: 51–58. doi:10.1111/asj.12247</w:t>
      </w:r>
    </w:p>
    <w:p w14:paraId="06954C6C"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8. </w:t>
      </w:r>
      <w:r w:rsidRPr="00190F66">
        <w:rPr>
          <w:rFonts w:ascii="Times New Roman" w:hAnsi="Times New Roman" w:cs="Times New Roman"/>
          <w:sz w:val="24"/>
        </w:rPr>
        <w:tab/>
        <w:t>Industrial Enzymes Market Size, Share | Industry Report, 2033. [cited 19 Jan 2026]. Available: https://www.grandviewresearch.com/industry-analysis/industrial-enzymes-market</w:t>
      </w:r>
    </w:p>
    <w:p w14:paraId="28A18A2D"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9. </w:t>
      </w:r>
      <w:r w:rsidRPr="00190F66">
        <w:rPr>
          <w:rFonts w:ascii="Times New Roman" w:hAnsi="Times New Roman" w:cs="Times New Roman"/>
          <w:sz w:val="24"/>
        </w:rPr>
        <w:tab/>
        <w:t>Maghraby YR, El-Shabasy RM, Ibrahim AH, Azzazy HME-S. Enzyme Immobilization Technologies and Industrial Applications. ACS Omega. 2023;8: 5184–5196. doi:10.1021/acsomega.2c07560</w:t>
      </w:r>
    </w:p>
    <w:p w14:paraId="583EAA00"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10. </w:t>
      </w:r>
      <w:r w:rsidRPr="00190F66">
        <w:rPr>
          <w:rFonts w:ascii="Times New Roman" w:hAnsi="Times New Roman" w:cs="Times New Roman"/>
          <w:sz w:val="24"/>
        </w:rPr>
        <w:tab/>
        <w:t>Lucarini M, Durazzo A, Bernini R, Campo M, Vita C, Souto EB, et al. Fruit Wastes as a Valuable Source of Value-Added Compounds: A Collaborative Perspective. Molecules. 2021;26: 6338. doi:10.3390/molecules26216338</w:t>
      </w:r>
    </w:p>
    <w:p w14:paraId="770CB10A"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11. </w:t>
      </w:r>
      <w:r w:rsidRPr="00190F66">
        <w:rPr>
          <w:rFonts w:ascii="Times New Roman" w:hAnsi="Times New Roman" w:cs="Times New Roman"/>
          <w:sz w:val="24"/>
        </w:rPr>
        <w:tab/>
        <w:t>Sanchez S, Demain AL. Metabolic regulation and overproduction of primary metabolites. Microb Biotechnol. 2008;1: 283–319. doi:10.1111/j.1751-7915.2007.00015.x</w:t>
      </w:r>
    </w:p>
    <w:p w14:paraId="3CF0D42E"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12. </w:t>
      </w:r>
      <w:r w:rsidRPr="00190F66">
        <w:rPr>
          <w:rFonts w:ascii="Times New Roman" w:hAnsi="Times New Roman" w:cs="Times New Roman"/>
          <w:sz w:val="24"/>
        </w:rPr>
        <w:tab/>
        <w:t>Rathore DS, Singh SP. Kinetics of growth and co-production of amylase and protease in novel marine actinomycete, Streptomyces lopnurensis KaM5. Folia Microbiol. 2021;66: 303–316. doi:10.1007/s12223-020-00843-z</w:t>
      </w:r>
    </w:p>
    <w:p w14:paraId="7E08B2D0"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13. </w:t>
      </w:r>
      <w:r w:rsidRPr="00190F66">
        <w:rPr>
          <w:rFonts w:ascii="Times New Roman" w:hAnsi="Times New Roman" w:cs="Times New Roman"/>
          <w:sz w:val="24"/>
        </w:rPr>
        <w:tab/>
        <w:t>Demissie MS, Legesse NH, Tesema AA. Isolation and characterization of cellulase producing bacteria from forest, cow dung, Dashen brewery and agro-industrial waste. PLOS ONE. 2024;19: e0301607. doi:10.1371/journal.pone.0301607</w:t>
      </w:r>
    </w:p>
    <w:p w14:paraId="2EC0C80E"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14. </w:t>
      </w:r>
      <w:r w:rsidRPr="00190F66">
        <w:rPr>
          <w:rFonts w:ascii="Times New Roman" w:hAnsi="Times New Roman" w:cs="Times New Roman"/>
          <w:sz w:val="24"/>
        </w:rPr>
        <w:tab/>
        <w:t>Shrestha S, Khatiwada JR, Zhang X, Chio C, Kognou ALM, Chen F, et al. Screening and Molecular Identification of Novel Pectinolytic Bacteria from Forest Soil. Fermentation. 2021;7: 40. doi:10.3390/fermentation7010040</w:t>
      </w:r>
    </w:p>
    <w:p w14:paraId="34C7898B"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15. </w:t>
      </w:r>
      <w:r w:rsidRPr="00190F66">
        <w:rPr>
          <w:rFonts w:ascii="Times New Roman" w:hAnsi="Times New Roman" w:cs="Times New Roman"/>
          <w:sz w:val="24"/>
        </w:rPr>
        <w:tab/>
        <w:t xml:space="preserve">Ben Hmad I, Gargouri A. Stable and effective eco-enzyme cocktails in powder and liquid form of </w:t>
      </w:r>
      <w:r w:rsidRPr="00190F66">
        <w:rPr>
          <w:rFonts w:ascii="Times New Roman" w:hAnsi="Times New Roman" w:cs="Times New Roman"/>
          <w:i/>
          <w:iCs/>
          <w:sz w:val="24"/>
        </w:rPr>
        <w:t>Stachybotrys microspora</w:t>
      </w:r>
      <w:r w:rsidRPr="00190F66">
        <w:rPr>
          <w:rFonts w:ascii="Times New Roman" w:hAnsi="Times New Roman" w:cs="Times New Roman"/>
          <w:sz w:val="24"/>
        </w:rPr>
        <w:t xml:space="preserve"> used as detergent additives. Heliyon. 2024;10: e25610. doi:10.1016/j.heliyon.2024.e25610</w:t>
      </w:r>
    </w:p>
    <w:p w14:paraId="65F465C5"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16. </w:t>
      </w:r>
      <w:r w:rsidRPr="00190F66">
        <w:rPr>
          <w:rFonts w:ascii="Times New Roman" w:hAnsi="Times New Roman" w:cs="Times New Roman"/>
          <w:sz w:val="24"/>
        </w:rPr>
        <w:tab/>
        <w:t>Kattatheyil H, Sajeela V, Kabeer SS, Ezhuthanikkunnel AP, Padinchati KK, Ammanamveetil MH. Screening, optimization, and molecular characterization of cold-active lipase producing Bacillus cereus I13 from Arctic sediments. Biologia. 2024;79: 1041–1055. doi:10.1007/s11756-024-01610-y</w:t>
      </w:r>
    </w:p>
    <w:p w14:paraId="6BF13352"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17. </w:t>
      </w:r>
      <w:r w:rsidRPr="00190F66">
        <w:rPr>
          <w:rFonts w:ascii="Times New Roman" w:hAnsi="Times New Roman" w:cs="Times New Roman"/>
          <w:sz w:val="24"/>
        </w:rPr>
        <w:tab/>
        <w:t>Haile M, Kang WH. The Role of Microbes in Coffee Fermentation and Their Impact on Coffee Quality. Journal of Food Quality. 2019;2019: 4836709. doi:10.1155/2019/4836709</w:t>
      </w:r>
    </w:p>
    <w:p w14:paraId="1F4ABB31"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18. </w:t>
      </w:r>
      <w:r w:rsidRPr="00190F66">
        <w:rPr>
          <w:rFonts w:ascii="Times New Roman" w:hAnsi="Times New Roman" w:cs="Times New Roman"/>
          <w:sz w:val="24"/>
        </w:rPr>
        <w:tab/>
        <w:t>Bulai IS, Adamu H, Umar YA, Sabo A. Biocatalytic remediation of used motor oil-contaminated soil by fruit garbage enzymes. Journal of Environmental Chemical Engineering. 2021;9: 105465. doi:10.1016/j.jece.2021.105465</w:t>
      </w:r>
    </w:p>
    <w:p w14:paraId="10FBF795"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19. </w:t>
      </w:r>
      <w:r w:rsidRPr="00190F66">
        <w:rPr>
          <w:rFonts w:ascii="Times New Roman" w:hAnsi="Times New Roman" w:cs="Times New Roman"/>
          <w:sz w:val="24"/>
        </w:rPr>
        <w:tab/>
        <w:t>Khang DT, Tien LTT, Men TT, Thuy NP. Potential of Fermented Fruit Peel Liquid in Cosmetics as a Skin Care Agent. Cosmetics. 2021;8: 33. doi:10.3390/cosmetics8020033</w:t>
      </w:r>
    </w:p>
    <w:p w14:paraId="2D55CC1F"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lastRenderedPageBreak/>
        <w:t xml:space="preserve">20. </w:t>
      </w:r>
      <w:r w:rsidRPr="00190F66">
        <w:rPr>
          <w:rFonts w:ascii="Times New Roman" w:hAnsi="Times New Roman" w:cs="Times New Roman"/>
          <w:sz w:val="24"/>
        </w:rPr>
        <w:tab/>
        <w:t>Tallei TE, Fatimawali, Niode NJ, Alsaihati WM, Salaki CL, Alissa M, et al. Antibacterial and Antioxidant Activity of Ecoenzyme Solution Prepared from Papaya, Pineapple, and Kasturi Orange Fruits: Experimental and Molecular Docking Studies. Journal of Food Processing and Preservation. 2023;2023: 5826420. doi:10.1155/2023/5826420</w:t>
      </w:r>
    </w:p>
    <w:p w14:paraId="4F84958E"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21. </w:t>
      </w:r>
      <w:r w:rsidRPr="00190F66">
        <w:rPr>
          <w:rFonts w:ascii="Times New Roman" w:hAnsi="Times New Roman" w:cs="Times New Roman"/>
          <w:sz w:val="24"/>
        </w:rPr>
        <w:tab/>
        <w:t>Punniamoorthy R, Lee WS, Loh QP, Goh Y, Tay KX, Wong KH, et al. Biochemical Content, Antimicrobial, and Larvicidal Activities of Jiaosu Derived from Different Combinations of Fruit Wastes. Waste Biomass Valor. 2024;15: 6927–6939. doi:10.1007/s12649-024-02631-z</w:t>
      </w:r>
    </w:p>
    <w:p w14:paraId="2C6A4FB0"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22. </w:t>
      </w:r>
      <w:r w:rsidRPr="00190F66">
        <w:rPr>
          <w:rFonts w:ascii="Times New Roman" w:hAnsi="Times New Roman" w:cs="Times New Roman"/>
          <w:sz w:val="24"/>
        </w:rPr>
        <w:tab/>
        <w:t>Das SC, Khan O, Khadem AH, Rahman MA, Bedoura S, Uddin MA, et al. Evaluating the biocatalytic potential of fruit peel-derived eco-enzymes for sustainable textile wastewater treatment. Results in Engineering. 2024;21: 101898. doi:10.1016/j.rineng.2024.101898</w:t>
      </w:r>
    </w:p>
    <w:p w14:paraId="057FEA62"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23. </w:t>
      </w:r>
      <w:r w:rsidRPr="00190F66">
        <w:rPr>
          <w:rFonts w:ascii="Times New Roman" w:hAnsi="Times New Roman" w:cs="Times New Roman"/>
          <w:sz w:val="24"/>
        </w:rPr>
        <w:tab/>
        <w:t>Rasit N, Hwe Fern L, Ab Karim Ghani WAW. Production and Characterization of Eco Enzyme Produced from Tomato and Orange Wastes and Its Influence on the Aquaculture Sludge. Rochester, NY: Social Science Research Network; 2019. Available: https://papers.ssrn.com/abstract=3456453</w:t>
      </w:r>
    </w:p>
    <w:p w14:paraId="174F641B"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24. </w:t>
      </w:r>
      <w:r w:rsidRPr="00190F66">
        <w:rPr>
          <w:rFonts w:ascii="Times New Roman" w:hAnsi="Times New Roman" w:cs="Times New Roman"/>
          <w:sz w:val="24"/>
        </w:rPr>
        <w:tab/>
        <w:t>Benny N, Shams R, Dash KK, Pandey VK, Bashir O. Recent trends in utilization of citrus fruits in production of eco-enzyme. Journal of Agriculture and Food Research. 2023;13: 100657. doi:10.1016/j.jafr.2023.100657</w:t>
      </w:r>
    </w:p>
    <w:p w14:paraId="48A72F6C" w14:textId="75234CFF" w:rsidR="00B6483C" w:rsidRDefault="00117BFF">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B6483C">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49B07D" w14:textId="77777777" w:rsidR="00407A44" w:rsidRDefault="00407A44">
      <w:pPr>
        <w:spacing w:after="0" w:line="240" w:lineRule="auto"/>
      </w:pPr>
      <w:r>
        <w:separator/>
      </w:r>
    </w:p>
  </w:endnote>
  <w:endnote w:type="continuationSeparator" w:id="0">
    <w:p w14:paraId="7C377671" w14:textId="77777777" w:rsidR="00407A44" w:rsidRDefault="00407A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364C36" w14:textId="77777777" w:rsidR="00277A3A" w:rsidRDefault="00277A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8074379"/>
    </w:sdtPr>
    <w:sdtEndPr/>
    <w:sdtContent>
      <w:p w14:paraId="598E5D23" w14:textId="77777777" w:rsidR="00B6483C" w:rsidRDefault="00B6483C">
        <w:pPr>
          <w:pStyle w:val="Footer"/>
          <w:jc w:val="center"/>
        </w:pPr>
        <w:r>
          <w:fldChar w:fldCharType="begin"/>
        </w:r>
        <w:r>
          <w:instrText xml:space="preserve"> PAGE   \* MERGEFORMAT </w:instrText>
        </w:r>
        <w:r>
          <w:fldChar w:fldCharType="separate"/>
        </w:r>
        <w:r w:rsidR="00F4019D">
          <w:rPr>
            <w:noProof/>
          </w:rPr>
          <w:t>22</w:t>
        </w:r>
        <w:r>
          <w:fldChar w:fldCharType="end"/>
        </w:r>
      </w:p>
    </w:sdtContent>
  </w:sdt>
  <w:p w14:paraId="4597E719" w14:textId="77777777" w:rsidR="00B6483C" w:rsidRDefault="00B6483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23225" w14:textId="77777777" w:rsidR="00277A3A" w:rsidRDefault="00277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3648F8" w14:textId="77777777" w:rsidR="00407A44" w:rsidRDefault="00407A44">
      <w:pPr>
        <w:spacing w:after="0" w:line="240" w:lineRule="auto"/>
      </w:pPr>
      <w:r>
        <w:separator/>
      </w:r>
    </w:p>
  </w:footnote>
  <w:footnote w:type="continuationSeparator" w:id="0">
    <w:p w14:paraId="2FA580B9" w14:textId="77777777" w:rsidR="00407A44" w:rsidRDefault="00407A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B2F9A7" w14:textId="2D869CC7" w:rsidR="00277A3A" w:rsidRDefault="00277A3A">
    <w:pPr>
      <w:pStyle w:val="Header"/>
    </w:pPr>
    <w:r>
      <w:rPr>
        <w:noProof/>
      </w:rPr>
      <w:pict w14:anchorId="752F2A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5030766"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C50AAA" w14:textId="60447E8B" w:rsidR="00277A3A" w:rsidRDefault="00277A3A">
    <w:pPr>
      <w:pStyle w:val="Header"/>
    </w:pPr>
    <w:r>
      <w:rPr>
        <w:noProof/>
      </w:rPr>
      <w:pict w14:anchorId="70C212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5030767"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F1F04" w14:textId="025835B6" w:rsidR="00277A3A" w:rsidRDefault="00277A3A">
    <w:pPr>
      <w:pStyle w:val="Header"/>
    </w:pPr>
    <w:r>
      <w:rPr>
        <w:noProof/>
      </w:rPr>
      <w:pict w14:anchorId="71A281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5030765"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474B8"/>
    <w:rsid w:val="00004551"/>
    <w:rsid w:val="00041A8D"/>
    <w:rsid w:val="000616C2"/>
    <w:rsid w:val="00091BCA"/>
    <w:rsid w:val="000934D9"/>
    <w:rsid w:val="000F6732"/>
    <w:rsid w:val="0011613D"/>
    <w:rsid w:val="00117BFF"/>
    <w:rsid w:val="00184020"/>
    <w:rsid w:val="00190F66"/>
    <w:rsid w:val="001B02AF"/>
    <w:rsid w:val="001B049D"/>
    <w:rsid w:val="00277A3A"/>
    <w:rsid w:val="00290A73"/>
    <w:rsid w:val="00307F15"/>
    <w:rsid w:val="00345102"/>
    <w:rsid w:val="003568E8"/>
    <w:rsid w:val="003B7252"/>
    <w:rsid w:val="003D2761"/>
    <w:rsid w:val="003F2F63"/>
    <w:rsid w:val="00407A44"/>
    <w:rsid w:val="00450209"/>
    <w:rsid w:val="004B11F0"/>
    <w:rsid w:val="004D7742"/>
    <w:rsid w:val="00504D36"/>
    <w:rsid w:val="00510CCA"/>
    <w:rsid w:val="00554523"/>
    <w:rsid w:val="005B27A1"/>
    <w:rsid w:val="005B4210"/>
    <w:rsid w:val="00654D52"/>
    <w:rsid w:val="00692AEA"/>
    <w:rsid w:val="006F0408"/>
    <w:rsid w:val="00750981"/>
    <w:rsid w:val="00754F12"/>
    <w:rsid w:val="007912FB"/>
    <w:rsid w:val="00793379"/>
    <w:rsid w:val="00822B65"/>
    <w:rsid w:val="008B5DDB"/>
    <w:rsid w:val="00923E80"/>
    <w:rsid w:val="00931BC0"/>
    <w:rsid w:val="00947E8C"/>
    <w:rsid w:val="00956ED8"/>
    <w:rsid w:val="00A37709"/>
    <w:rsid w:val="00A44F19"/>
    <w:rsid w:val="00A474B8"/>
    <w:rsid w:val="00AB3D7C"/>
    <w:rsid w:val="00AC7195"/>
    <w:rsid w:val="00B5761E"/>
    <w:rsid w:val="00B6483C"/>
    <w:rsid w:val="00BE1405"/>
    <w:rsid w:val="00C217AB"/>
    <w:rsid w:val="00C320D8"/>
    <w:rsid w:val="00C63E4C"/>
    <w:rsid w:val="00C77264"/>
    <w:rsid w:val="00C96AD0"/>
    <w:rsid w:val="00CD2DD1"/>
    <w:rsid w:val="00D0701E"/>
    <w:rsid w:val="00D14918"/>
    <w:rsid w:val="00D40ADB"/>
    <w:rsid w:val="00D4745B"/>
    <w:rsid w:val="00D6054B"/>
    <w:rsid w:val="00D618EA"/>
    <w:rsid w:val="00D63ACD"/>
    <w:rsid w:val="00D9375A"/>
    <w:rsid w:val="00DC0103"/>
    <w:rsid w:val="00DD287E"/>
    <w:rsid w:val="00DE2C2C"/>
    <w:rsid w:val="00DF3FE5"/>
    <w:rsid w:val="00E55566"/>
    <w:rsid w:val="00E705A7"/>
    <w:rsid w:val="00E87DE9"/>
    <w:rsid w:val="00E940FB"/>
    <w:rsid w:val="00E970C2"/>
    <w:rsid w:val="00EA02D7"/>
    <w:rsid w:val="00EF12C2"/>
    <w:rsid w:val="00EF7E9F"/>
    <w:rsid w:val="00F401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fillcolor="white">
      <v:fill color="white"/>
    </o:shapedefaults>
    <o:shapelayout v:ext="edit">
      <o:idmap v:ext="edit" data="1"/>
    </o:shapelayout>
  </w:shapeDefaults>
  <w:decimalSymbol w:val="."/>
  <w:listSeparator w:val=","/>
  <w14:docId w14:val="4054B6CE"/>
  <w15:docId w15:val="{C77DF4F7-7DF4-46ED-875F-2FD1627568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uiPriority="0" w:unhideWhenUsed="1"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heme="minorHAnsi" w:eastAsiaTheme="minorHAnsi" w:hAnsiTheme="minorHAnsi" w:cstheme="minorBidi"/>
      <w:sz w:val="22"/>
      <w:szCs w:val="22"/>
    </w:rPr>
  </w:style>
  <w:style w:type="paragraph" w:styleId="Heading1">
    <w:name w:val="heading 1"/>
    <w:basedOn w:val="Normal"/>
    <w:next w:val="Normal"/>
    <w:link w:val="Heading1Char"/>
    <w:qFormat/>
    <w:pPr>
      <w:keepNext/>
      <w:keepLines/>
      <w:widowControl w:val="0"/>
      <w:spacing w:before="480" w:after="0"/>
      <w:jc w:val="both"/>
      <w:outlineLvl w:val="0"/>
    </w:pPr>
    <w:rPr>
      <w:rFonts w:asciiTheme="majorHAnsi" w:eastAsiaTheme="majorEastAsia" w:hAnsiTheme="majorHAnsi" w:cstheme="majorBidi"/>
      <w:b/>
      <w:bCs/>
      <w:color w:val="365F91" w:themeColor="accent1" w:themeShade="BF"/>
      <w:kern w:val="2"/>
      <w:sz w:val="28"/>
      <w:szCs w:val="28"/>
      <w:lang w:eastAsia="zh-CN"/>
    </w:rPr>
  </w:style>
  <w:style w:type="paragraph" w:styleId="Heading2">
    <w:name w:val="heading 2"/>
    <w:basedOn w:val="Normal"/>
    <w:next w:val="Normal"/>
    <w:link w:val="Heading2Char"/>
    <w:unhideWhenUsed/>
    <w:qFormat/>
    <w:pPr>
      <w:keepNext/>
      <w:keepLines/>
      <w:widowControl w:val="0"/>
      <w:spacing w:before="200" w:after="0"/>
      <w:jc w:val="both"/>
      <w:outlineLvl w:val="1"/>
    </w:pPr>
    <w:rPr>
      <w:rFonts w:asciiTheme="majorHAnsi" w:eastAsiaTheme="majorEastAsia" w:hAnsiTheme="majorHAnsi" w:cstheme="majorBidi"/>
      <w:b/>
      <w:bCs/>
      <w:color w:val="4F81BD" w:themeColor="accent1"/>
      <w:kern w:val="2"/>
      <w:sz w:val="26"/>
      <w:szCs w:val="26"/>
      <w:lang w:eastAsia="zh-CN"/>
    </w:rPr>
  </w:style>
  <w:style w:type="paragraph" w:styleId="Heading3">
    <w:name w:val="heading 3"/>
    <w:basedOn w:val="Normal"/>
    <w:next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qFormat/>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uiPriority w:val="9"/>
    <w:qFormat/>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pPr>
      <w:spacing w:after="0" w:line="240" w:lineRule="auto"/>
    </w:pPr>
    <w:rPr>
      <w:rFonts w:ascii="Tahoma" w:hAnsi="Tahoma" w:cs="Tahoma"/>
      <w:sz w:val="16"/>
      <w:szCs w:val="16"/>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table" w:styleId="TableGrid">
    <w:name w:val="Table Grid"/>
    <w:basedOn w:val="TableNormal"/>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s-1">
    <w:name w:val="ms-1"/>
    <w:basedOn w:val="DefaultParagraphFont"/>
  </w:style>
  <w:style w:type="character" w:customStyle="1" w:styleId="max-w-full">
    <w:name w:val="max-w-full"/>
    <w:basedOn w:val="DefaultParagraphFont"/>
  </w:style>
  <w:style w:type="character" w:customStyle="1" w:styleId="Heading3Char">
    <w:name w:val="Heading 3 Char"/>
    <w:basedOn w:val="DefaultParagraphFont"/>
    <w:link w:val="Heading3"/>
    <w:uiPriority w:val="9"/>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Pr>
      <w:rFonts w:ascii="Times New Roman" w:eastAsia="Times New Roman" w:hAnsi="Times New Roman" w:cs="Times New Roman"/>
      <w:b/>
      <w:bCs/>
      <w:sz w:val="24"/>
      <w:szCs w:val="24"/>
    </w:rPr>
  </w:style>
  <w:style w:type="character" w:customStyle="1" w:styleId="Heading5Char">
    <w:name w:val="Heading 5 Char"/>
    <w:basedOn w:val="DefaultParagraphFont"/>
    <w:link w:val="Heading5"/>
    <w:uiPriority w:val="9"/>
    <w:rPr>
      <w:rFonts w:ascii="Times New Roman" w:eastAsia="Times New Roman" w:hAnsi="Times New Roman" w:cs="Times New Roman"/>
      <w:b/>
      <w:bCs/>
      <w:sz w:val="20"/>
      <w:szCs w:val="20"/>
    </w:rPr>
  </w:style>
  <w:style w:type="character" w:customStyle="1" w:styleId="katex-mathml">
    <w:name w:val="katex-mathml"/>
    <w:basedOn w:val="DefaultParagraphFont"/>
  </w:style>
  <w:style w:type="character" w:customStyle="1" w:styleId="mord">
    <w:name w:val="mord"/>
    <w:basedOn w:val="DefaultParagraphFont"/>
  </w:style>
  <w:style w:type="character" w:customStyle="1" w:styleId="mrel">
    <w:name w:val="mrel"/>
    <w:basedOn w:val="DefaultParagraphFont"/>
  </w:style>
  <w:style w:type="character" w:customStyle="1" w:styleId="mopen">
    <w:name w:val="mopen"/>
    <w:basedOn w:val="DefaultParagraphFont"/>
  </w:style>
  <w:style w:type="character" w:customStyle="1" w:styleId="mclose">
    <w:name w:val="mclose"/>
    <w:basedOn w:val="DefaultParagraphFont"/>
  </w:style>
  <w:style w:type="character" w:customStyle="1" w:styleId="vlist-s">
    <w:name w:val="vlist-s"/>
    <w:basedOn w:val="DefaultParagraphFont"/>
  </w:style>
  <w:style w:type="character" w:customStyle="1" w:styleId="mbin">
    <w:name w:val="mbin"/>
    <w:basedOn w:val="DefaultParagraphFont"/>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Heading1Char">
    <w:name w:val="Heading 1 Char"/>
    <w:basedOn w:val="DefaultParagraphFont"/>
    <w:link w:val="Heading1"/>
    <w:rPr>
      <w:rFonts w:asciiTheme="majorHAnsi" w:eastAsiaTheme="majorEastAsia" w:hAnsiTheme="majorHAnsi" w:cstheme="majorBidi"/>
      <w:b/>
      <w:bCs/>
      <w:color w:val="365F91" w:themeColor="accent1" w:themeShade="BF"/>
      <w:kern w:val="2"/>
      <w:sz w:val="28"/>
      <w:szCs w:val="28"/>
      <w:lang w:eastAsia="zh-CN"/>
    </w:rPr>
  </w:style>
  <w:style w:type="character" w:customStyle="1" w:styleId="Heading2Char">
    <w:name w:val="Heading 2 Char"/>
    <w:basedOn w:val="DefaultParagraphFont"/>
    <w:link w:val="Heading2"/>
    <w:rPr>
      <w:rFonts w:asciiTheme="majorHAnsi" w:eastAsiaTheme="majorEastAsia" w:hAnsiTheme="majorHAnsi" w:cstheme="majorBidi"/>
      <w:b/>
      <w:bCs/>
      <w:color w:val="4F81BD" w:themeColor="accent1"/>
      <w:kern w:val="2"/>
      <w:sz w:val="26"/>
      <w:szCs w:val="26"/>
      <w:lang w:eastAsia="zh-CN"/>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customStyle="1" w:styleId="NoSpacing1">
    <w:name w:val="No Spacing1"/>
    <w:uiPriority w:val="1"/>
    <w:qFormat/>
    <w:pPr>
      <w:spacing w:after="0" w:line="240" w:lineRule="auto"/>
    </w:pPr>
    <w:rPr>
      <w:rFonts w:asciiTheme="minorHAnsi" w:eastAsiaTheme="minorHAnsi" w:hAnsiTheme="minorHAnsi" w:cstheme="minorBidi"/>
      <w:sz w:val="22"/>
      <w:szCs w:val="22"/>
    </w:rPr>
  </w:style>
  <w:style w:type="paragraph" w:styleId="Bibliography">
    <w:name w:val="Bibliography"/>
    <w:basedOn w:val="Normal"/>
    <w:next w:val="Normal"/>
    <w:uiPriority w:val="37"/>
    <w:unhideWhenUsed/>
    <w:rsid w:val="00117BFF"/>
    <w:pPr>
      <w:tabs>
        <w:tab w:val="left" w:pos="384"/>
      </w:tabs>
      <w:spacing w:after="240" w:line="240" w:lineRule="auto"/>
      <w:ind w:left="384" w:hanging="384"/>
    </w:pPr>
  </w:style>
  <w:style w:type="table" w:styleId="ListTable7Colorful">
    <w:name w:val="List Table 7 Colorful"/>
    <w:basedOn w:val="TableNormal"/>
    <w:uiPriority w:val="52"/>
    <w:rsid w:val="00290A7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6Colorful">
    <w:name w:val="Grid Table 6 Colorful"/>
    <w:basedOn w:val="TableNormal"/>
    <w:uiPriority w:val="51"/>
    <w:rsid w:val="00290A73"/>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0F673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Hyperlink">
    <w:name w:val="Hyperlink"/>
    <w:basedOn w:val="DefaultParagraphFont"/>
    <w:uiPriority w:val="99"/>
    <w:unhideWhenUsed/>
    <w:rsid w:val="00EA02D7"/>
    <w:rPr>
      <w:color w:val="0000FF" w:themeColor="hyperlink"/>
      <w:u w:val="single"/>
    </w:rPr>
  </w:style>
  <w:style w:type="character" w:styleId="UnresolvedMention">
    <w:name w:val="Unresolved Mention"/>
    <w:basedOn w:val="DefaultParagraphFont"/>
    <w:uiPriority w:val="99"/>
    <w:semiHidden/>
    <w:unhideWhenUsed/>
    <w:rsid w:val="00EA02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686</TotalTime>
  <Pages>11</Pages>
  <Words>12010</Words>
  <Characters>68457</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inu Umar</dc:creator>
  <cp:lastModifiedBy>SDI 1084</cp:lastModifiedBy>
  <cp:revision>23</cp:revision>
  <dcterms:created xsi:type="dcterms:W3CDTF">2025-12-20T20:25:00Z</dcterms:created>
  <dcterms:modified xsi:type="dcterms:W3CDTF">2026-04-08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85F4BDB085B172B7F2014769C2C4D0C9_31</vt:lpwstr>
  </property>
  <property fmtid="{D5CDD505-2E9C-101B-9397-08002B2CF9AE}" pid="3" name="KSOProductBuildVer">
    <vt:lpwstr>3081-11.36.01</vt:lpwstr>
  </property>
  <property fmtid="{D5CDD505-2E9C-101B-9397-08002B2CF9AE}" pid="4" name="ZOTERO_PREF_1">
    <vt:lpwstr>&lt;data data-version="3" zotero-version="7.0.30"&gt;&lt;session id="leYHDMOL"/&gt;&lt;style id="http://www.zotero.org/styles/plos-biology" hasBibliography="1" bibliographyStyleHasBeenSet="1"/&gt;&lt;prefs&gt;&lt;pref name="fieldType" value="Field"/&gt;&lt;/prefs&gt;&lt;/data&gt;</vt:lpwstr>
  </property>
</Properties>
</file>